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B047D3" w14:textId="46FEA392" w:rsidR="00FE7780" w:rsidRDefault="00E27631" w:rsidP="00F22081">
      <w:pPr>
        <w:pStyle w:val="Heading1"/>
        <w:spacing w:line="240" w:lineRule="auto"/>
      </w:pPr>
      <w:r>
        <w:t xml:space="preserve">Intro To Philosophy </w:t>
      </w:r>
      <w:r w:rsidR="007E16D4">
        <w:t>(SPRING 2020</w:t>
      </w:r>
      <w:r>
        <w:t>)</w:t>
      </w:r>
    </w:p>
    <w:tbl>
      <w:tblPr>
        <w:tblStyle w:val="TableGrid"/>
        <w:tblW w:w="5000" w:type="pct"/>
        <w:tblLook w:val="04A0" w:firstRow="1" w:lastRow="0" w:firstColumn="1" w:lastColumn="0" w:noHBand="0" w:noVBand="1"/>
      </w:tblPr>
      <w:tblGrid>
        <w:gridCol w:w="1582"/>
        <w:gridCol w:w="3293"/>
        <w:gridCol w:w="1903"/>
        <w:gridCol w:w="4012"/>
      </w:tblGrid>
      <w:tr w:rsidR="005A3763" w:rsidRPr="005A3763" w14:paraId="3CB047D8" w14:textId="77777777" w:rsidTr="002D300C">
        <w:tc>
          <w:tcPr>
            <w:tcW w:w="733" w:type="pct"/>
          </w:tcPr>
          <w:p w14:paraId="3CB047D4" w14:textId="77777777" w:rsidR="005A3763" w:rsidRPr="008E710B" w:rsidRDefault="005A3763" w:rsidP="00F22081">
            <w:pPr>
              <w:rPr>
                <w:b/>
              </w:rPr>
            </w:pPr>
            <w:r w:rsidRPr="008E710B">
              <w:rPr>
                <w:b/>
              </w:rPr>
              <w:t>Instructor</w:t>
            </w:r>
          </w:p>
        </w:tc>
        <w:tc>
          <w:tcPr>
            <w:tcW w:w="1526" w:type="pct"/>
          </w:tcPr>
          <w:p w14:paraId="3CB047D5" w14:textId="69D5C0B7" w:rsidR="005A3763" w:rsidRPr="005A3763" w:rsidRDefault="005A3763" w:rsidP="00F22081">
            <w:r>
              <w:t>Brendan Shea, Ph.D.</w:t>
            </w:r>
            <w:r w:rsidR="00744244">
              <w:t xml:space="preserve"> </w:t>
            </w:r>
          </w:p>
        </w:tc>
        <w:tc>
          <w:tcPr>
            <w:tcW w:w="882" w:type="pct"/>
          </w:tcPr>
          <w:p w14:paraId="3CB047D6" w14:textId="77777777" w:rsidR="005A3763" w:rsidRPr="008E710B" w:rsidRDefault="005A3763" w:rsidP="00F22081">
            <w:pPr>
              <w:rPr>
                <w:b/>
              </w:rPr>
            </w:pPr>
            <w:r w:rsidRPr="008E710B">
              <w:rPr>
                <w:b/>
              </w:rPr>
              <w:t>Course number</w:t>
            </w:r>
          </w:p>
        </w:tc>
        <w:tc>
          <w:tcPr>
            <w:tcW w:w="1859" w:type="pct"/>
          </w:tcPr>
          <w:p w14:paraId="3CB047D7" w14:textId="39E9F365" w:rsidR="005A3763" w:rsidRPr="005A3763" w:rsidRDefault="00E27631" w:rsidP="00F22081">
            <w:r>
              <w:t>PHIL 1114</w:t>
            </w:r>
            <w:r w:rsidR="007754EA">
              <w:t>-01</w:t>
            </w:r>
          </w:p>
        </w:tc>
      </w:tr>
      <w:tr w:rsidR="005A3763" w:rsidRPr="005A3763" w14:paraId="3CB047DD" w14:textId="77777777" w:rsidTr="002D300C">
        <w:tc>
          <w:tcPr>
            <w:tcW w:w="733" w:type="pct"/>
          </w:tcPr>
          <w:p w14:paraId="3CB047D9" w14:textId="4AD80C2F" w:rsidR="005A3763" w:rsidRPr="008E710B" w:rsidRDefault="00503649" w:rsidP="00F22081">
            <w:pPr>
              <w:rPr>
                <w:b/>
              </w:rPr>
            </w:pPr>
            <w:r>
              <w:rPr>
                <w:b/>
              </w:rPr>
              <w:t>Contact Info</w:t>
            </w:r>
          </w:p>
        </w:tc>
        <w:tc>
          <w:tcPr>
            <w:tcW w:w="1526" w:type="pct"/>
          </w:tcPr>
          <w:p w14:paraId="7E1E174F" w14:textId="77777777" w:rsidR="0067796D" w:rsidRDefault="000B0AFD" w:rsidP="00F22081">
            <w:pPr>
              <w:tabs>
                <w:tab w:val="right" w:pos="3077"/>
              </w:tabs>
            </w:pPr>
            <w:hyperlink r:id="rId8" w:history="1">
              <w:r w:rsidR="00E27631" w:rsidRPr="009565E8">
                <w:rPr>
                  <w:rStyle w:val="Hyperlink"/>
                </w:rPr>
                <w:t>Brendan.Shea@rctc.edu</w:t>
              </w:r>
            </w:hyperlink>
            <w:r w:rsidR="00E27631">
              <w:t xml:space="preserve"> </w:t>
            </w:r>
            <w:r w:rsidR="009B5B98">
              <w:t xml:space="preserve"> </w:t>
            </w:r>
          </w:p>
          <w:p w14:paraId="3CB047DA" w14:textId="63713173" w:rsidR="009B5B98" w:rsidRPr="005A3763" w:rsidRDefault="0067796D" w:rsidP="00F22081">
            <w:pPr>
              <w:tabs>
                <w:tab w:val="right" w:pos="3077"/>
              </w:tabs>
            </w:pPr>
            <w:r>
              <w:t>507-722-1146</w:t>
            </w:r>
            <w:r>
              <w:tab/>
            </w:r>
          </w:p>
        </w:tc>
        <w:tc>
          <w:tcPr>
            <w:tcW w:w="882" w:type="pct"/>
          </w:tcPr>
          <w:p w14:paraId="3CB047DB" w14:textId="77777777" w:rsidR="005A3763" w:rsidRPr="008E710B" w:rsidRDefault="005A3763" w:rsidP="00F22081">
            <w:pPr>
              <w:rPr>
                <w:b/>
              </w:rPr>
            </w:pPr>
            <w:r w:rsidRPr="008E710B">
              <w:rPr>
                <w:b/>
              </w:rPr>
              <w:t>Prerequisites</w:t>
            </w:r>
          </w:p>
        </w:tc>
        <w:tc>
          <w:tcPr>
            <w:tcW w:w="1859" w:type="pct"/>
          </w:tcPr>
          <w:p w14:paraId="3CB047DC" w14:textId="0465725E" w:rsidR="005A3763" w:rsidRPr="005A3763" w:rsidRDefault="00C4730D" w:rsidP="00F22081">
            <w:r>
              <w:t>None</w:t>
            </w:r>
          </w:p>
        </w:tc>
      </w:tr>
      <w:tr w:rsidR="005A3763" w:rsidRPr="005A3763" w14:paraId="3CB047E2" w14:textId="77777777" w:rsidTr="002D300C">
        <w:tc>
          <w:tcPr>
            <w:tcW w:w="733" w:type="pct"/>
          </w:tcPr>
          <w:p w14:paraId="3CB047DE" w14:textId="1148DB81" w:rsidR="005A3763" w:rsidRPr="008E710B" w:rsidRDefault="00031894" w:rsidP="00F22081">
            <w:pPr>
              <w:rPr>
                <w:b/>
              </w:rPr>
            </w:pPr>
            <w:r>
              <w:rPr>
                <w:b/>
              </w:rPr>
              <w:t>Office</w:t>
            </w:r>
          </w:p>
        </w:tc>
        <w:tc>
          <w:tcPr>
            <w:tcW w:w="1526" w:type="pct"/>
          </w:tcPr>
          <w:p w14:paraId="3CB047DF" w14:textId="36C6484B" w:rsidR="005A3763" w:rsidRPr="005A3763" w:rsidRDefault="00964A57" w:rsidP="00F22081">
            <w:r>
              <w:t>M</w:t>
            </w:r>
            <w:r w:rsidR="008F3656">
              <w:t>2403Q</w:t>
            </w:r>
          </w:p>
        </w:tc>
        <w:tc>
          <w:tcPr>
            <w:tcW w:w="882" w:type="pct"/>
          </w:tcPr>
          <w:p w14:paraId="3CB047E0" w14:textId="77777777" w:rsidR="005A3763" w:rsidRPr="008E710B" w:rsidRDefault="00546278" w:rsidP="00F22081">
            <w:pPr>
              <w:rPr>
                <w:b/>
              </w:rPr>
            </w:pPr>
            <w:r>
              <w:rPr>
                <w:b/>
              </w:rPr>
              <w:t>Class l</w:t>
            </w:r>
            <w:r w:rsidR="005A3763" w:rsidRPr="008E710B">
              <w:rPr>
                <w:b/>
              </w:rPr>
              <w:t>ocation</w:t>
            </w:r>
          </w:p>
        </w:tc>
        <w:tc>
          <w:tcPr>
            <w:tcW w:w="1859" w:type="pct"/>
          </w:tcPr>
          <w:p w14:paraId="3CB047E1" w14:textId="2AAE5C7E" w:rsidR="005A3763" w:rsidRPr="005A3763" w:rsidRDefault="007754EA" w:rsidP="00F22081">
            <w:r>
              <w:t>EA 103</w:t>
            </w:r>
          </w:p>
        </w:tc>
      </w:tr>
      <w:tr w:rsidR="007754EA" w:rsidRPr="005A3763" w14:paraId="3CB047E7" w14:textId="77777777" w:rsidTr="002D300C">
        <w:tc>
          <w:tcPr>
            <w:tcW w:w="733" w:type="pct"/>
          </w:tcPr>
          <w:p w14:paraId="3CB047E3" w14:textId="77777777" w:rsidR="007754EA" w:rsidRPr="008E710B" w:rsidRDefault="007754EA" w:rsidP="00F22081">
            <w:pPr>
              <w:rPr>
                <w:b/>
              </w:rPr>
            </w:pPr>
            <w:r w:rsidRPr="008E710B">
              <w:rPr>
                <w:b/>
              </w:rPr>
              <w:t>Office hours</w:t>
            </w:r>
          </w:p>
        </w:tc>
        <w:tc>
          <w:tcPr>
            <w:tcW w:w="1526" w:type="pct"/>
          </w:tcPr>
          <w:p w14:paraId="3CB047E4" w14:textId="12273927" w:rsidR="007754EA" w:rsidRDefault="005456EE" w:rsidP="00F22081">
            <w:r>
              <w:t>M</w:t>
            </w:r>
            <w:r w:rsidR="00A269C4">
              <w:t>on</w:t>
            </w:r>
            <w:r w:rsidR="004F0348">
              <w:t xml:space="preserve"> 9-1</w:t>
            </w:r>
            <w:r w:rsidR="0067796D">
              <w:t>1</w:t>
            </w:r>
            <w:r w:rsidR="00A269C4">
              <w:t>, Wed 2 to 5</w:t>
            </w:r>
            <w:r w:rsidR="0067796D">
              <w:t xml:space="preserve"> </w:t>
            </w:r>
          </w:p>
        </w:tc>
        <w:tc>
          <w:tcPr>
            <w:tcW w:w="882" w:type="pct"/>
          </w:tcPr>
          <w:p w14:paraId="3CB047E5" w14:textId="77777777" w:rsidR="007754EA" w:rsidRPr="008E710B" w:rsidRDefault="007754EA" w:rsidP="00F22081">
            <w:pPr>
              <w:rPr>
                <w:b/>
              </w:rPr>
            </w:pPr>
            <w:r>
              <w:rPr>
                <w:b/>
              </w:rPr>
              <w:t>Class t</w:t>
            </w:r>
            <w:r w:rsidRPr="008E710B">
              <w:rPr>
                <w:b/>
              </w:rPr>
              <w:t>ime</w:t>
            </w:r>
          </w:p>
        </w:tc>
        <w:tc>
          <w:tcPr>
            <w:tcW w:w="1859" w:type="pct"/>
          </w:tcPr>
          <w:p w14:paraId="3CB047E6" w14:textId="0279441C" w:rsidR="007754EA" w:rsidRPr="005A3763" w:rsidRDefault="00DE5E8E" w:rsidP="00F22081">
            <w:r>
              <w:t>MW 11 to 12:15</w:t>
            </w:r>
          </w:p>
        </w:tc>
      </w:tr>
    </w:tbl>
    <w:p w14:paraId="4B4FB6D4" w14:textId="1C98135C" w:rsidR="007754EA" w:rsidRDefault="0070401B" w:rsidP="00F22081">
      <w:pPr>
        <w:spacing w:line="240" w:lineRule="auto"/>
      </w:pPr>
      <w:r>
        <w:t>This course is designed to introduce students to main fields of investigation of the problems of philosophy. Study will include principle methods and schools of philosophy and historical and contemporary views, with the goal of expanding students’ knowledge of the human condition and human cultures, especially in relation to behavior, ideas, and values expressed in works of philosophy. Particular attention will be given to the cultivation of critical reading and writing.</w:t>
      </w:r>
      <w:r w:rsidRPr="007754EA">
        <w:t xml:space="preserve"> </w:t>
      </w:r>
      <w:r w:rsidR="007754EA" w:rsidRPr="007754EA">
        <w:t>(3 C</w:t>
      </w:r>
      <w:r w:rsidR="007754EA">
        <w:t>r, 3 hrs/week</w:t>
      </w:r>
      <w:r w:rsidR="007754EA" w:rsidRPr="007754EA">
        <w:t>).</w:t>
      </w:r>
    </w:p>
    <w:p w14:paraId="19855B90" w14:textId="77777777" w:rsidR="009E3B22" w:rsidRDefault="009E3B22" w:rsidP="00F22081">
      <w:pPr>
        <w:pStyle w:val="Heading2"/>
        <w:spacing w:line="240" w:lineRule="auto"/>
      </w:pPr>
      <w:r>
        <w:t>Course Content and Learning Outcomes</w:t>
      </w:r>
    </w:p>
    <w:p w14:paraId="2C167031" w14:textId="77777777" w:rsidR="009E3B22" w:rsidRDefault="009E3B22" w:rsidP="00F22081">
      <w:pPr>
        <w:spacing w:line="240" w:lineRule="auto"/>
        <w:rPr>
          <w:b/>
        </w:rPr>
        <w:sectPr w:rsidR="009E3B22" w:rsidSect="005C156C">
          <w:type w:val="continuous"/>
          <w:pgSz w:w="12240" w:h="15840"/>
          <w:pgMar w:top="720" w:right="720" w:bottom="720" w:left="720" w:header="720" w:footer="720" w:gutter="0"/>
          <w:cols w:space="720"/>
          <w:docGrid w:linePitch="360"/>
        </w:sectPr>
      </w:pPr>
    </w:p>
    <w:p w14:paraId="73DAC936" w14:textId="7F32119B" w:rsidR="009E3B22" w:rsidRDefault="009E3B22" w:rsidP="00F22081">
      <w:pPr>
        <w:spacing w:line="240" w:lineRule="auto"/>
        <w:rPr>
          <w:b/>
        </w:rPr>
      </w:pPr>
      <w:r w:rsidRPr="00C50CA7">
        <w:rPr>
          <w:b/>
        </w:rPr>
        <w:t>Outline of Major Content Areas:</w:t>
      </w:r>
    </w:p>
    <w:p w14:paraId="57731B03" w14:textId="28200C7F" w:rsidR="00BC004A" w:rsidRPr="00BC004A" w:rsidRDefault="00BC004A" w:rsidP="00F22081">
      <w:pPr>
        <w:pStyle w:val="ListParagraph"/>
        <w:numPr>
          <w:ilvl w:val="0"/>
          <w:numId w:val="29"/>
        </w:numPr>
        <w:spacing w:line="240" w:lineRule="auto"/>
        <w:rPr>
          <w:bCs/>
        </w:rPr>
      </w:pPr>
      <w:r w:rsidRPr="00BC004A">
        <w:rPr>
          <w:bCs/>
        </w:rPr>
        <w:t>Value Theory</w:t>
      </w:r>
    </w:p>
    <w:p w14:paraId="75E0290A" w14:textId="6B089984" w:rsidR="00BC004A" w:rsidRPr="00BC004A" w:rsidRDefault="00BC004A" w:rsidP="00F22081">
      <w:pPr>
        <w:pStyle w:val="ListParagraph"/>
        <w:numPr>
          <w:ilvl w:val="1"/>
          <w:numId w:val="29"/>
        </w:numPr>
        <w:spacing w:line="240" w:lineRule="auto"/>
        <w:rPr>
          <w:bCs/>
        </w:rPr>
      </w:pPr>
      <w:r w:rsidRPr="00BC004A">
        <w:rPr>
          <w:bCs/>
        </w:rPr>
        <w:t>Core concepts and principles</w:t>
      </w:r>
    </w:p>
    <w:p w14:paraId="33935480" w14:textId="7283658F" w:rsidR="00BC004A" w:rsidRPr="00BC004A" w:rsidRDefault="00BC004A" w:rsidP="00F22081">
      <w:pPr>
        <w:pStyle w:val="ListParagraph"/>
        <w:numPr>
          <w:ilvl w:val="1"/>
          <w:numId w:val="29"/>
        </w:numPr>
        <w:spacing w:line="240" w:lineRule="auto"/>
        <w:rPr>
          <w:bCs/>
        </w:rPr>
      </w:pPr>
      <w:r w:rsidRPr="00BC004A">
        <w:rPr>
          <w:bCs/>
        </w:rPr>
        <w:t>Types of value</w:t>
      </w:r>
    </w:p>
    <w:p w14:paraId="361D93AF" w14:textId="696B478D" w:rsidR="00BC004A" w:rsidRPr="00BC004A" w:rsidRDefault="00BC004A" w:rsidP="00F22081">
      <w:pPr>
        <w:pStyle w:val="ListParagraph"/>
        <w:numPr>
          <w:ilvl w:val="1"/>
          <w:numId w:val="29"/>
        </w:numPr>
        <w:spacing w:line="240" w:lineRule="auto"/>
        <w:rPr>
          <w:bCs/>
        </w:rPr>
      </w:pPr>
      <w:r w:rsidRPr="00BC004A">
        <w:rPr>
          <w:bCs/>
        </w:rPr>
        <w:t>Methods of evaluation</w:t>
      </w:r>
    </w:p>
    <w:p w14:paraId="27B76A9B" w14:textId="38074BCE" w:rsidR="00BC004A" w:rsidRPr="00BC004A" w:rsidRDefault="00BC004A" w:rsidP="00F22081">
      <w:pPr>
        <w:pStyle w:val="ListParagraph"/>
        <w:numPr>
          <w:ilvl w:val="0"/>
          <w:numId w:val="29"/>
        </w:numPr>
        <w:spacing w:line="240" w:lineRule="auto"/>
        <w:rPr>
          <w:bCs/>
        </w:rPr>
      </w:pPr>
      <w:r w:rsidRPr="00BC004A">
        <w:rPr>
          <w:bCs/>
        </w:rPr>
        <w:t>Epistemology and Metaphysics</w:t>
      </w:r>
    </w:p>
    <w:p w14:paraId="42818178" w14:textId="6F3D2BE6" w:rsidR="00BC004A" w:rsidRPr="00BC004A" w:rsidRDefault="00BC004A" w:rsidP="00F22081">
      <w:pPr>
        <w:pStyle w:val="ListParagraph"/>
        <w:numPr>
          <w:ilvl w:val="1"/>
          <w:numId w:val="29"/>
        </w:numPr>
        <w:spacing w:line="240" w:lineRule="auto"/>
        <w:rPr>
          <w:bCs/>
        </w:rPr>
      </w:pPr>
      <w:r w:rsidRPr="00BC004A">
        <w:rPr>
          <w:bCs/>
        </w:rPr>
        <w:t>Core concepts and principles</w:t>
      </w:r>
    </w:p>
    <w:p w14:paraId="7D50A52B" w14:textId="7E9DD8C3" w:rsidR="00BC004A" w:rsidRPr="00BC004A" w:rsidRDefault="00BC004A" w:rsidP="00F22081">
      <w:pPr>
        <w:pStyle w:val="ListParagraph"/>
        <w:numPr>
          <w:ilvl w:val="1"/>
          <w:numId w:val="29"/>
        </w:numPr>
        <w:spacing w:line="240" w:lineRule="auto"/>
        <w:rPr>
          <w:bCs/>
        </w:rPr>
      </w:pPr>
      <w:r w:rsidRPr="00BC004A">
        <w:rPr>
          <w:bCs/>
        </w:rPr>
        <w:t>Standards and limits of knowledge</w:t>
      </w:r>
    </w:p>
    <w:p w14:paraId="19DD54E4" w14:textId="62E42DFB" w:rsidR="00BC004A" w:rsidRPr="00BC004A" w:rsidRDefault="00BC004A" w:rsidP="00F22081">
      <w:pPr>
        <w:pStyle w:val="ListParagraph"/>
        <w:numPr>
          <w:ilvl w:val="0"/>
          <w:numId w:val="29"/>
        </w:numPr>
        <w:spacing w:line="240" w:lineRule="auto"/>
        <w:rPr>
          <w:bCs/>
        </w:rPr>
      </w:pPr>
      <w:r w:rsidRPr="00BC004A">
        <w:rPr>
          <w:bCs/>
        </w:rPr>
        <w:t>History of Philosophy</w:t>
      </w:r>
    </w:p>
    <w:p w14:paraId="5B0E6274" w14:textId="0104F1A1" w:rsidR="00BC004A" w:rsidRPr="00BC004A" w:rsidRDefault="00BC004A" w:rsidP="00F22081">
      <w:pPr>
        <w:pStyle w:val="ListParagraph"/>
        <w:numPr>
          <w:ilvl w:val="1"/>
          <w:numId w:val="29"/>
        </w:numPr>
        <w:spacing w:line="240" w:lineRule="auto"/>
        <w:rPr>
          <w:bCs/>
        </w:rPr>
      </w:pPr>
      <w:r w:rsidRPr="00BC004A">
        <w:rPr>
          <w:bCs/>
        </w:rPr>
        <w:t>Survey of multiple philosophers and/or schools of philosophical thought</w:t>
      </w:r>
    </w:p>
    <w:p w14:paraId="51E3DBC0" w14:textId="59CCB4EB" w:rsidR="00BC004A" w:rsidRPr="00BC004A" w:rsidRDefault="00BC004A" w:rsidP="00F22081">
      <w:pPr>
        <w:pStyle w:val="ListParagraph"/>
        <w:numPr>
          <w:ilvl w:val="1"/>
          <w:numId w:val="29"/>
        </w:numPr>
        <w:spacing w:line="240" w:lineRule="auto"/>
        <w:rPr>
          <w:bCs/>
        </w:rPr>
      </w:pPr>
      <w:r w:rsidRPr="00BC004A">
        <w:rPr>
          <w:bCs/>
        </w:rPr>
        <w:t>Historical context and/or development of philosophical thought</w:t>
      </w:r>
    </w:p>
    <w:p w14:paraId="2D7225E6" w14:textId="5EED0DF9" w:rsidR="00BC004A" w:rsidRPr="00BC004A" w:rsidRDefault="00BC004A" w:rsidP="00F22081">
      <w:pPr>
        <w:pStyle w:val="ListParagraph"/>
        <w:numPr>
          <w:ilvl w:val="0"/>
          <w:numId w:val="29"/>
        </w:numPr>
        <w:spacing w:line="240" w:lineRule="auto"/>
        <w:rPr>
          <w:bCs/>
        </w:rPr>
      </w:pPr>
      <w:r w:rsidRPr="00BC004A">
        <w:rPr>
          <w:bCs/>
        </w:rPr>
        <w:t>Logic and Philosophy of Science</w:t>
      </w:r>
    </w:p>
    <w:p w14:paraId="0F24B788" w14:textId="2FA7E00D" w:rsidR="00BC004A" w:rsidRPr="00BC004A" w:rsidRDefault="00BC004A" w:rsidP="00F22081">
      <w:pPr>
        <w:pStyle w:val="ListParagraph"/>
        <w:numPr>
          <w:ilvl w:val="1"/>
          <w:numId w:val="29"/>
        </w:numPr>
        <w:spacing w:line="240" w:lineRule="auto"/>
        <w:rPr>
          <w:bCs/>
        </w:rPr>
      </w:pPr>
      <w:r w:rsidRPr="00BC004A">
        <w:rPr>
          <w:bCs/>
        </w:rPr>
        <w:t>Core concepts and principles</w:t>
      </w:r>
    </w:p>
    <w:p w14:paraId="0EA1A11E" w14:textId="605A9322" w:rsidR="00BC004A" w:rsidRPr="00BC004A" w:rsidRDefault="00BC004A" w:rsidP="00F22081">
      <w:pPr>
        <w:pStyle w:val="ListParagraph"/>
        <w:numPr>
          <w:ilvl w:val="1"/>
          <w:numId w:val="29"/>
        </w:numPr>
        <w:spacing w:line="240" w:lineRule="auto"/>
        <w:rPr>
          <w:bCs/>
        </w:rPr>
      </w:pPr>
      <w:r w:rsidRPr="00BC004A">
        <w:rPr>
          <w:bCs/>
        </w:rPr>
        <w:t>Standards of rational thought</w:t>
      </w:r>
    </w:p>
    <w:p w14:paraId="3EDA6E08" w14:textId="099B8638" w:rsidR="00BC004A" w:rsidRPr="00BC004A" w:rsidRDefault="00BC004A" w:rsidP="00F22081">
      <w:pPr>
        <w:pStyle w:val="ListParagraph"/>
        <w:numPr>
          <w:ilvl w:val="1"/>
          <w:numId w:val="29"/>
        </w:numPr>
        <w:spacing w:line="240" w:lineRule="auto"/>
        <w:rPr>
          <w:bCs/>
        </w:rPr>
      </w:pPr>
      <w:r w:rsidRPr="00BC004A">
        <w:rPr>
          <w:bCs/>
        </w:rPr>
        <w:t>Methods of critical thinking</w:t>
      </w:r>
    </w:p>
    <w:p w14:paraId="30953882" w14:textId="07C81BD6" w:rsidR="009E3B22" w:rsidRDefault="009E3B22" w:rsidP="00F22081">
      <w:pPr>
        <w:spacing w:line="240" w:lineRule="auto"/>
      </w:pPr>
      <w:r w:rsidRPr="00C50CA7">
        <w:rPr>
          <w:b/>
        </w:rPr>
        <w:t xml:space="preserve">Learning Outcomes (General): </w:t>
      </w:r>
      <w:r w:rsidRPr="005B2B03">
        <w:t xml:space="preserve">The student will be able to: </w:t>
      </w:r>
    </w:p>
    <w:p w14:paraId="469D099A" w14:textId="2532EAA3" w:rsidR="005759EE" w:rsidRDefault="005759EE" w:rsidP="00F22081">
      <w:pPr>
        <w:pStyle w:val="ListParagraph"/>
        <w:numPr>
          <w:ilvl w:val="0"/>
          <w:numId w:val="31"/>
        </w:numPr>
        <w:spacing w:line="240" w:lineRule="auto"/>
      </w:pPr>
      <w:r>
        <w:t>Analyze and reflect on abstract philosophical concepts.</w:t>
      </w:r>
    </w:p>
    <w:p w14:paraId="118638EE" w14:textId="44D57CBA" w:rsidR="005759EE" w:rsidRDefault="005759EE" w:rsidP="00F22081">
      <w:pPr>
        <w:pStyle w:val="ListParagraph"/>
        <w:numPr>
          <w:ilvl w:val="0"/>
          <w:numId w:val="31"/>
        </w:numPr>
        <w:spacing w:line="240" w:lineRule="auto"/>
      </w:pPr>
      <w:r>
        <w:t>Identify the major areas of philosophical inquiry.</w:t>
      </w:r>
    </w:p>
    <w:p w14:paraId="4F35BCB9" w14:textId="62DEBBC8" w:rsidR="005759EE" w:rsidRDefault="005759EE" w:rsidP="00F22081">
      <w:pPr>
        <w:pStyle w:val="ListParagraph"/>
        <w:numPr>
          <w:ilvl w:val="0"/>
          <w:numId w:val="31"/>
        </w:numPr>
        <w:spacing w:line="240" w:lineRule="auto"/>
      </w:pPr>
      <w:r>
        <w:t>Demonstrate an understanding of general forms of justification and ability to evaluate arguments in the public</w:t>
      </w:r>
      <w:r w:rsidR="00747128">
        <w:t xml:space="preserve"> </w:t>
      </w:r>
      <w:r>
        <w:t>sphere.</w:t>
      </w:r>
    </w:p>
    <w:p w14:paraId="5B95F227" w14:textId="57E1D670" w:rsidR="005759EE" w:rsidRDefault="005759EE" w:rsidP="00F22081">
      <w:pPr>
        <w:pStyle w:val="ListParagraph"/>
        <w:numPr>
          <w:ilvl w:val="0"/>
          <w:numId w:val="31"/>
        </w:numPr>
        <w:spacing w:line="240" w:lineRule="auto"/>
      </w:pPr>
      <w:r>
        <w:t>Demonstrate an appreciation of multiculturalism and understanding of other worldviews.</w:t>
      </w:r>
    </w:p>
    <w:p w14:paraId="22E08A41" w14:textId="0AA4A34F" w:rsidR="005759EE" w:rsidRDefault="005759EE" w:rsidP="00F22081">
      <w:pPr>
        <w:pStyle w:val="ListParagraph"/>
        <w:numPr>
          <w:ilvl w:val="0"/>
          <w:numId w:val="31"/>
        </w:numPr>
        <w:spacing w:line="240" w:lineRule="auto"/>
      </w:pPr>
      <w:r>
        <w:t>Formulate one’s own philosophical positions.</w:t>
      </w:r>
    </w:p>
    <w:p w14:paraId="4019832C" w14:textId="77777777" w:rsidR="009E3B22" w:rsidRDefault="009E3B22" w:rsidP="00F22081">
      <w:pPr>
        <w:spacing w:line="240" w:lineRule="auto"/>
      </w:pPr>
      <w:r w:rsidRPr="005B2B03">
        <w:rPr>
          <w:b/>
        </w:rPr>
        <w:t>Learning Outcomes (Mn</w:t>
      </w:r>
      <w:r>
        <w:rPr>
          <w:b/>
        </w:rPr>
        <w:t>TC</w:t>
      </w:r>
      <w:r w:rsidRPr="005B2B03">
        <w:rPr>
          <w:b/>
        </w:rPr>
        <w:t>):</w:t>
      </w:r>
      <w:r w:rsidRPr="005B2B03">
        <w:t xml:space="preserve"> </w:t>
      </w:r>
    </w:p>
    <w:p w14:paraId="2DC9F618" w14:textId="77777777" w:rsidR="009E3B22" w:rsidRDefault="009E3B22" w:rsidP="00F22081">
      <w:pPr>
        <w:spacing w:line="240" w:lineRule="auto"/>
      </w:pPr>
      <w:r w:rsidRPr="005B2B03">
        <w:t xml:space="preserve">Goal 6/The Humanities-the Arts, Literature, and Philosophy: The student will be able to: </w:t>
      </w:r>
    </w:p>
    <w:p w14:paraId="37F2B8A8" w14:textId="77777777" w:rsidR="009E3B22" w:rsidRDefault="009E3B22" w:rsidP="00F22081">
      <w:pPr>
        <w:pStyle w:val="ListParagraph"/>
        <w:numPr>
          <w:ilvl w:val="0"/>
          <w:numId w:val="24"/>
        </w:numPr>
        <w:spacing w:before="0" w:after="60" w:line="240" w:lineRule="auto"/>
      </w:pPr>
      <w:r w:rsidRPr="005B2B03">
        <w:t xml:space="preserve">Demonstrate awareness of the scope and variety of works in the arts and humanities. </w:t>
      </w:r>
    </w:p>
    <w:p w14:paraId="75A2D8E0" w14:textId="77777777" w:rsidR="009E3B22" w:rsidRDefault="009E3B22" w:rsidP="00F22081">
      <w:pPr>
        <w:pStyle w:val="ListParagraph"/>
        <w:numPr>
          <w:ilvl w:val="0"/>
          <w:numId w:val="24"/>
        </w:numPr>
        <w:spacing w:before="0" w:after="60" w:line="240" w:lineRule="auto"/>
      </w:pPr>
      <w:r w:rsidRPr="005B2B03">
        <w:t xml:space="preserve">Understand those works as expressions of individual and human values within a historical and social context. </w:t>
      </w:r>
    </w:p>
    <w:p w14:paraId="0366ED09" w14:textId="77777777" w:rsidR="009E3B22" w:rsidRDefault="009E3B22" w:rsidP="00F22081">
      <w:pPr>
        <w:pStyle w:val="ListParagraph"/>
        <w:numPr>
          <w:ilvl w:val="0"/>
          <w:numId w:val="24"/>
        </w:numPr>
        <w:spacing w:before="0" w:after="60" w:line="240" w:lineRule="auto"/>
      </w:pPr>
      <w:r w:rsidRPr="005B2B03">
        <w:t xml:space="preserve">Respond critically to works in the arts and humanities. </w:t>
      </w:r>
    </w:p>
    <w:p w14:paraId="1EA015DD" w14:textId="77777777" w:rsidR="009E3B22" w:rsidRDefault="009E3B22" w:rsidP="00F22081">
      <w:pPr>
        <w:spacing w:line="240" w:lineRule="auto"/>
      </w:pPr>
      <w:r w:rsidRPr="005B2B03">
        <w:t xml:space="preserve">Goal 9/Ethical and Civic Responsibility: The student will be able to: </w:t>
      </w:r>
    </w:p>
    <w:p w14:paraId="7E737D79" w14:textId="77777777" w:rsidR="009E3B22" w:rsidRDefault="009E3B22" w:rsidP="00F22081">
      <w:pPr>
        <w:pStyle w:val="ListParagraph"/>
        <w:numPr>
          <w:ilvl w:val="0"/>
          <w:numId w:val="26"/>
        </w:numPr>
        <w:spacing w:before="0" w:after="60" w:line="240" w:lineRule="auto"/>
      </w:pPr>
      <w:r>
        <w:t>Examine, articulate, and apply their own ethical views.</w:t>
      </w:r>
    </w:p>
    <w:p w14:paraId="2FA18205" w14:textId="77777777" w:rsidR="009E3B22" w:rsidRDefault="009E3B22" w:rsidP="00F22081">
      <w:pPr>
        <w:pStyle w:val="ListParagraph"/>
        <w:numPr>
          <w:ilvl w:val="0"/>
          <w:numId w:val="26"/>
        </w:numPr>
        <w:spacing w:before="0" w:after="60" w:line="240" w:lineRule="auto"/>
      </w:pPr>
      <w:r>
        <w:t>Understand and apply core concepts (e.g. politics, rights and obligations, justice, liberty) to specific issues.</w:t>
      </w:r>
    </w:p>
    <w:p w14:paraId="6205C56B" w14:textId="77777777" w:rsidR="009E3B22" w:rsidRDefault="009E3B22" w:rsidP="00F22081">
      <w:pPr>
        <w:pStyle w:val="ListParagraph"/>
        <w:numPr>
          <w:ilvl w:val="0"/>
          <w:numId w:val="26"/>
        </w:numPr>
        <w:spacing w:before="0" w:after="60" w:line="240" w:lineRule="auto"/>
      </w:pPr>
      <w:r>
        <w:t>Analyze and reflect on the ethical dimensions of legal, social, and scientific issues.</w:t>
      </w:r>
    </w:p>
    <w:p w14:paraId="12737E47" w14:textId="77777777" w:rsidR="009E3B22" w:rsidRDefault="009E3B22" w:rsidP="00F22081">
      <w:pPr>
        <w:spacing w:line="240" w:lineRule="auto"/>
      </w:pPr>
      <w:r>
        <w:rPr>
          <w:b/>
        </w:rPr>
        <w:t xml:space="preserve">RCTC Core Outcomes. </w:t>
      </w:r>
      <w:r w:rsidRPr="00D32B74">
        <w:t>This course contributes to meeting the following RCTC Core Learning Outcome(s):</w:t>
      </w:r>
      <w:r>
        <w:t xml:space="preserve"> </w:t>
      </w:r>
    </w:p>
    <w:p w14:paraId="73C02C8D" w14:textId="77777777" w:rsidR="009E3B22" w:rsidRPr="00EE0EF1" w:rsidRDefault="009E3B22" w:rsidP="00F22081">
      <w:pPr>
        <w:pStyle w:val="ListParagraph"/>
        <w:numPr>
          <w:ilvl w:val="0"/>
          <w:numId w:val="27"/>
        </w:numPr>
        <w:spacing w:before="0" w:after="60" w:line="240" w:lineRule="auto"/>
      </w:pPr>
      <w:r w:rsidRPr="00EE0EF1">
        <w:rPr>
          <w:b/>
        </w:rPr>
        <w:t>Critical Thinking,</w:t>
      </w:r>
      <w:r w:rsidRPr="00EE0EF1">
        <w:t xml:space="preserve"> Students will think systematically by integrating skills and using a variety of appropriate resources and methods. They will (1) gather relevant information, (2) make logical connections, (3) synthesize, analyze and evaluate information, (4) articulate and defend ideas, (5) use information to create innovative solutions, and (6) apply the Scientific Method.</w:t>
      </w:r>
    </w:p>
    <w:p w14:paraId="1A4036E9" w14:textId="77777777" w:rsidR="005759EE" w:rsidRDefault="005759EE" w:rsidP="00F22081">
      <w:pPr>
        <w:pStyle w:val="Heading2"/>
        <w:spacing w:line="240" w:lineRule="auto"/>
        <w:sectPr w:rsidR="005759EE" w:rsidSect="005759EE">
          <w:type w:val="continuous"/>
          <w:pgSz w:w="12240" w:h="15840"/>
          <w:pgMar w:top="720" w:right="720" w:bottom="720" w:left="720" w:header="720" w:footer="720" w:gutter="0"/>
          <w:cols w:num="2" w:space="720"/>
          <w:docGrid w:linePitch="360"/>
        </w:sectPr>
      </w:pPr>
    </w:p>
    <w:p w14:paraId="3CB047F2" w14:textId="5DEAF830" w:rsidR="00F344F7" w:rsidRDefault="00A94B1E" w:rsidP="00F22081">
      <w:pPr>
        <w:pStyle w:val="Heading2"/>
        <w:spacing w:line="240" w:lineRule="auto"/>
      </w:pPr>
      <w:r>
        <w:t>Required Course M</w:t>
      </w:r>
      <w:r w:rsidR="00F344F7">
        <w:t>aterials</w:t>
      </w:r>
    </w:p>
    <w:p w14:paraId="3CB047F4" w14:textId="77777777" w:rsidR="003670B5" w:rsidRDefault="00F12C8A" w:rsidP="00F22081">
      <w:pPr>
        <w:pStyle w:val="ListParagraph"/>
        <w:numPr>
          <w:ilvl w:val="0"/>
          <w:numId w:val="4"/>
        </w:numPr>
        <w:spacing w:line="240" w:lineRule="auto"/>
      </w:pPr>
      <w:r>
        <w:t xml:space="preserve">Nigel Warburton, </w:t>
      </w:r>
      <w:r>
        <w:rPr>
          <w:i/>
        </w:rPr>
        <w:t xml:space="preserve">Philosophy: Basic Readings, </w:t>
      </w:r>
      <w:r>
        <w:t>2</w:t>
      </w:r>
      <w:r w:rsidRPr="00F12C8A">
        <w:rPr>
          <w:vertAlign w:val="superscript"/>
        </w:rPr>
        <w:t>nd</w:t>
      </w:r>
      <w:r>
        <w:t xml:space="preserve"> ed</w:t>
      </w:r>
      <w:r>
        <w:rPr>
          <w:i/>
        </w:rPr>
        <w:t>.</w:t>
      </w:r>
    </w:p>
    <w:p w14:paraId="147C6F51" w14:textId="6760A6E9" w:rsidR="00FF158E" w:rsidRPr="00FF158E" w:rsidRDefault="00B46BC8" w:rsidP="00F22081">
      <w:pPr>
        <w:pStyle w:val="ListParagraph"/>
        <w:numPr>
          <w:ilvl w:val="0"/>
          <w:numId w:val="4"/>
        </w:numPr>
        <w:spacing w:line="240" w:lineRule="auto"/>
      </w:pPr>
      <w:r>
        <w:t xml:space="preserve">All </w:t>
      </w:r>
      <w:r w:rsidR="004456DD">
        <w:t>additional materials</w:t>
      </w:r>
      <w:r>
        <w:t xml:space="preserve"> (including course notes)</w:t>
      </w:r>
      <w:r w:rsidR="00744244">
        <w:t xml:space="preserve"> will be </w:t>
      </w:r>
      <w:r w:rsidR="004456DD">
        <w:t xml:space="preserve">made </w:t>
      </w:r>
      <w:r>
        <w:t>available on the course website.</w:t>
      </w:r>
      <w:r w:rsidR="00744244">
        <w:t xml:space="preserve"> </w:t>
      </w:r>
    </w:p>
    <w:p w14:paraId="2DAAF854" w14:textId="697EC3B0" w:rsidR="00FF158E" w:rsidRPr="00635BFA" w:rsidRDefault="00FF158E" w:rsidP="00F22081">
      <w:pPr>
        <w:pStyle w:val="Heading2"/>
        <w:spacing w:before="0" w:line="240" w:lineRule="auto"/>
      </w:pPr>
      <w:r>
        <w:t xml:space="preserve">Grading </w:t>
      </w:r>
      <w:r w:rsidR="004E2D5F">
        <w:t>and Course Policies</w:t>
      </w:r>
    </w:p>
    <w:p w14:paraId="3F2622C2" w14:textId="5C7882EE" w:rsidR="004E2D5F" w:rsidRPr="004E2D5F" w:rsidRDefault="004E2D5F" w:rsidP="00F22081">
      <w:pPr>
        <w:spacing w:line="240" w:lineRule="auto"/>
      </w:pPr>
      <w:r>
        <w:t>Your final grade is a weighted average of the following:</w:t>
      </w:r>
    </w:p>
    <w:p w14:paraId="13057207" w14:textId="05C83C98" w:rsidR="00FF158E" w:rsidRDefault="00252E4E" w:rsidP="00F22081">
      <w:pPr>
        <w:pStyle w:val="ListParagraph"/>
        <w:numPr>
          <w:ilvl w:val="0"/>
          <w:numId w:val="21"/>
        </w:numPr>
        <w:spacing w:line="240" w:lineRule="auto"/>
      </w:pPr>
      <w:r>
        <w:rPr>
          <w:b/>
        </w:rPr>
        <w:t xml:space="preserve">Reading Quizzes and </w:t>
      </w:r>
      <w:r w:rsidR="006D024A">
        <w:rPr>
          <w:b/>
        </w:rPr>
        <w:t xml:space="preserve">Perusall.com </w:t>
      </w:r>
      <w:r w:rsidR="004664F9">
        <w:rPr>
          <w:b/>
        </w:rPr>
        <w:t>Annotations</w:t>
      </w:r>
      <w:r>
        <w:rPr>
          <w:b/>
        </w:rPr>
        <w:t xml:space="preserve"> </w:t>
      </w:r>
      <w:r w:rsidR="00FF158E" w:rsidRPr="00E37213">
        <w:rPr>
          <w:b/>
        </w:rPr>
        <w:t>(</w:t>
      </w:r>
      <w:r w:rsidR="006D024A">
        <w:rPr>
          <w:b/>
        </w:rPr>
        <w:t>20</w:t>
      </w:r>
      <w:r w:rsidR="00FF158E" w:rsidRPr="00E37213">
        <w:rPr>
          <w:b/>
        </w:rPr>
        <w:t xml:space="preserve">%). </w:t>
      </w:r>
      <w:r w:rsidR="00FF158E">
        <w:t xml:space="preserve">For </w:t>
      </w:r>
      <w:r w:rsidR="00CC1775">
        <w:t xml:space="preserve">most readings, </w:t>
      </w:r>
      <w:r w:rsidR="004664F9">
        <w:t xml:space="preserve">there will be an associated out-of-class activity, either in the form of a </w:t>
      </w:r>
      <w:r w:rsidR="006D024A">
        <w:t xml:space="preserve">reading </w:t>
      </w:r>
      <w:r w:rsidR="004664F9">
        <w:t>annotation</w:t>
      </w:r>
      <w:r w:rsidR="006D024A">
        <w:t>/discussions</w:t>
      </w:r>
      <w:r w:rsidR="004664F9">
        <w:t xml:space="preserve"> or a short D2L quiz.</w:t>
      </w:r>
    </w:p>
    <w:p w14:paraId="139E7E90" w14:textId="19DC675B" w:rsidR="008E0283" w:rsidRDefault="008E0283" w:rsidP="00F22081">
      <w:pPr>
        <w:pStyle w:val="ListParagraph"/>
        <w:numPr>
          <w:ilvl w:val="0"/>
          <w:numId w:val="21"/>
        </w:numPr>
        <w:spacing w:line="240" w:lineRule="auto"/>
      </w:pPr>
      <w:r w:rsidRPr="00E37213">
        <w:rPr>
          <w:b/>
        </w:rPr>
        <w:t>Activities</w:t>
      </w:r>
      <w:r>
        <w:rPr>
          <w:b/>
        </w:rPr>
        <w:t xml:space="preserve"> </w:t>
      </w:r>
      <w:r w:rsidRPr="00E37213">
        <w:rPr>
          <w:b/>
        </w:rPr>
        <w:t>(2</w:t>
      </w:r>
      <w:r w:rsidR="006D024A">
        <w:rPr>
          <w:b/>
        </w:rPr>
        <w:t>0</w:t>
      </w:r>
      <w:r w:rsidRPr="00E37213">
        <w:rPr>
          <w:b/>
        </w:rPr>
        <w:t>%).</w:t>
      </w:r>
      <w:r>
        <w:t xml:space="preserve"> Face-to-face students will do occasional in-class and out-of-class activities, while online students will post to the discussion board. Online students can find the grading criteria for discussion boards below.</w:t>
      </w:r>
    </w:p>
    <w:p w14:paraId="426A2803" w14:textId="1DCEBF26" w:rsidR="008E0283" w:rsidRDefault="008E0283" w:rsidP="00F22081">
      <w:pPr>
        <w:pStyle w:val="ListParagraph"/>
        <w:numPr>
          <w:ilvl w:val="0"/>
          <w:numId w:val="21"/>
        </w:numPr>
        <w:spacing w:line="240" w:lineRule="auto"/>
      </w:pPr>
      <w:r w:rsidRPr="00E37213">
        <w:rPr>
          <w:b/>
        </w:rPr>
        <w:t xml:space="preserve">Three </w:t>
      </w:r>
      <w:r>
        <w:rPr>
          <w:b/>
        </w:rPr>
        <w:t xml:space="preserve">Essay </w:t>
      </w:r>
      <w:r w:rsidRPr="00E37213">
        <w:rPr>
          <w:b/>
        </w:rPr>
        <w:t>Exams (60% total).</w:t>
      </w:r>
      <w:r>
        <w:t xml:space="preserve"> Each exam will consist of three essays, which you can answer in 1,500 to 3,000 words total (6 to 12 pages). I will DROP your lowest exam score. However, everyone is required to take the first and second exams. You don’t need to take the third exam if you are happy with your grade on the first two. </w:t>
      </w:r>
    </w:p>
    <w:p w14:paraId="7D8DE2CA" w14:textId="77777777" w:rsidR="008E0283" w:rsidRDefault="008E0283" w:rsidP="00F22081">
      <w:pPr>
        <w:pStyle w:val="ListParagraph"/>
        <w:numPr>
          <w:ilvl w:val="0"/>
          <w:numId w:val="21"/>
        </w:numPr>
        <w:spacing w:line="240" w:lineRule="auto"/>
      </w:pPr>
      <w:r w:rsidRPr="00E37213">
        <w:rPr>
          <w:b/>
        </w:rPr>
        <w:lastRenderedPageBreak/>
        <w:t>Extra Credit (up to +</w:t>
      </w:r>
      <w:r>
        <w:rPr>
          <w:b/>
        </w:rPr>
        <w:t>2</w:t>
      </w:r>
      <w:r w:rsidRPr="00E37213">
        <w:rPr>
          <w:b/>
        </w:rPr>
        <w:t xml:space="preserve">%). </w:t>
      </w:r>
      <w:r>
        <w:t xml:space="preserve">There may be occasional opportunities for extra credit, which I will let you know about. For reasons of fairness, I can’t offer extra credit opportunities to individual students, so please don’t ask. </w:t>
      </w:r>
    </w:p>
    <w:p w14:paraId="3BF856EA" w14:textId="3279B9CE" w:rsidR="000C3EFF" w:rsidRDefault="000C3EFF" w:rsidP="00F22081">
      <w:pPr>
        <w:spacing w:line="240" w:lineRule="auto"/>
      </w:pPr>
      <w:r w:rsidRPr="000C3EFF">
        <w:rPr>
          <w:b/>
        </w:rPr>
        <w:t xml:space="preserve">Plagiarism and Academic Integrity. </w:t>
      </w:r>
      <w:r>
        <w:t xml:space="preserve">Your work should be your own—please don’t use your classmates, friends, parents, internet sites, etc. to help you write your papers or answer test questions. And when you do use outside sources, make sure to given appropriate citation and acknowledgment for any words, ideas, or arguments. If the preponderance of the evidence suggests cheating has occurred (that is, if the evidence suggests that this is </w:t>
      </w:r>
      <w:r w:rsidRPr="000C3EFF">
        <w:rPr>
          <w:i/>
        </w:rPr>
        <w:t>more likely than not)</w:t>
      </w:r>
      <w:r>
        <w:t>, you will receive a failing grade on the assignment. A second violation will lead to failing grade for the course. Please also see the RCTC statement on academic integrity later in the syllabus.</w:t>
      </w:r>
    </w:p>
    <w:p w14:paraId="412B2E3E" w14:textId="77777777" w:rsidR="000C3EFF" w:rsidRDefault="000C3EFF" w:rsidP="00F22081">
      <w:pPr>
        <w:spacing w:line="240" w:lineRule="auto"/>
      </w:pPr>
      <w:r w:rsidRPr="000C3EFF">
        <w:rPr>
          <w:b/>
        </w:rPr>
        <w:t xml:space="preserve">Attendance. </w:t>
      </w:r>
      <w:r>
        <w:t xml:space="preserve">Students in face-to-face classes are expected to attend class regularly, while online students are expected to participate in the class discussions and activities. If you miss more than two weeks consecutively, or 1/3 of the total class sessions, you may receive a failing grade of FW. This may endanger your ability to receive financial aid. With this in mind, it is </w:t>
      </w:r>
      <w:r w:rsidRPr="000C3EFF">
        <w:rPr>
          <w:i/>
        </w:rPr>
        <w:t xml:space="preserve">your </w:t>
      </w:r>
      <w:r>
        <w:t>responsibility to withdraw from the class if you decide not to continue. I am willing to make exceptions if circumstances require, but you need to let me know about these in a timely manner.</w:t>
      </w:r>
    </w:p>
    <w:p w14:paraId="0170D412" w14:textId="77777777" w:rsidR="007D60DF" w:rsidRPr="00DE27D2" w:rsidRDefault="007D60DF" w:rsidP="00F22081">
      <w:pPr>
        <w:pStyle w:val="Heading3"/>
        <w:spacing w:line="240" w:lineRule="auto"/>
      </w:pPr>
      <w:r w:rsidRPr="00DE27D2">
        <w:t>Policy on Late Work</w:t>
      </w:r>
      <w:r>
        <w:t>: Please read before emailing me!</w:t>
      </w:r>
    </w:p>
    <w:p w14:paraId="608454E2" w14:textId="77777777" w:rsidR="007D60DF" w:rsidRPr="00DE27D2" w:rsidRDefault="007D60DF" w:rsidP="00F22081">
      <w:pPr>
        <w:spacing w:line="240" w:lineRule="auto"/>
      </w:pPr>
      <w:r>
        <w:rPr>
          <w:b/>
        </w:rPr>
        <w:t xml:space="preserve">Please read the following </w:t>
      </w:r>
      <w:r>
        <w:rPr>
          <w:b/>
          <w:i/>
        </w:rPr>
        <w:t xml:space="preserve">before </w:t>
      </w:r>
      <w:r>
        <w:rPr>
          <w:b/>
        </w:rPr>
        <w:t xml:space="preserve">e-mailing me to request an extension on an assignment. </w:t>
      </w:r>
      <w:r>
        <w:t xml:space="preserve">If you a </w:t>
      </w:r>
      <w:r w:rsidRPr="00DE27D2">
        <w:t xml:space="preserve">quiz or </w:t>
      </w:r>
      <w:r>
        <w:t>activity</w:t>
      </w:r>
      <w:r w:rsidRPr="00DE27D2">
        <w:t xml:space="preserve"> due to a brief sickness, work conflict, class trip, computer malfunction, wedding, auto problem, court date, funeral, sporting event, etc., you do NOT need to email me</w:t>
      </w:r>
      <w:r>
        <w:t xml:space="preserve"> (though it’s fine if you want to give me a heads up)</w:t>
      </w:r>
      <w:r w:rsidRPr="00DE27D2">
        <w:t>. Here are my policies for making up missed or late work</w:t>
      </w:r>
      <w:r>
        <w:t>:</w:t>
      </w:r>
    </w:p>
    <w:p w14:paraId="4FB95198" w14:textId="77777777" w:rsidR="007D60DF" w:rsidRDefault="007D60DF" w:rsidP="00F22081">
      <w:pPr>
        <w:pStyle w:val="ListParagraph"/>
        <w:numPr>
          <w:ilvl w:val="0"/>
          <w:numId w:val="33"/>
        </w:numPr>
        <w:spacing w:before="120" w:after="120" w:line="240" w:lineRule="auto"/>
      </w:pPr>
      <w:r w:rsidRPr="00DE27D2">
        <w:t xml:space="preserve">Over the course of the semester, you can make up to </w:t>
      </w:r>
      <w:r>
        <w:t xml:space="preserve">TWO </w:t>
      </w:r>
      <w:r w:rsidRPr="00DE27D2">
        <w:t xml:space="preserve">missed activities, discussion board posts, or quizzes by writing a </w:t>
      </w:r>
      <w:r>
        <w:t>500 to 750-word</w:t>
      </w:r>
      <w:r w:rsidRPr="00DE27D2">
        <w:t xml:space="preserve"> response </w:t>
      </w:r>
      <w:r>
        <w:t>on the relevant</w:t>
      </w:r>
      <w:r w:rsidRPr="00DE27D2">
        <w:t xml:space="preserve"> material. This response should (1) clearly explain the main ideas in your own words, and (2) offer a thoughtful, considered response to it</w:t>
      </w:r>
      <w:r>
        <w:t xml:space="preserve"> (the review questions on the handouts are a good place to start)</w:t>
      </w:r>
      <w:r w:rsidRPr="00DE27D2">
        <w:t xml:space="preserve">. </w:t>
      </w:r>
      <w:r w:rsidRPr="00DE27D2">
        <w:rPr>
          <w:b/>
        </w:rPr>
        <w:t xml:space="preserve">They should be submitted within </w:t>
      </w:r>
      <w:r>
        <w:rPr>
          <w:b/>
        </w:rPr>
        <w:t xml:space="preserve">ONE </w:t>
      </w:r>
      <w:r w:rsidRPr="00DE27D2">
        <w:rPr>
          <w:b/>
        </w:rPr>
        <w:t>WEEK of the missing assignment</w:t>
      </w:r>
      <w:r w:rsidRPr="00DE27D2">
        <w:t xml:space="preserve">. </w:t>
      </w:r>
      <w:r>
        <w:t>Full or partial credit will be assigned based on how complete/accurate your response is. A special D2L assignment folder will be set up to submit these. When submitting this, please clearly indicate:</w:t>
      </w:r>
    </w:p>
    <w:p w14:paraId="137C2451" w14:textId="77777777" w:rsidR="007D60DF" w:rsidRDefault="007D60DF" w:rsidP="00F22081">
      <w:pPr>
        <w:pStyle w:val="ListParagraph"/>
        <w:numPr>
          <w:ilvl w:val="1"/>
          <w:numId w:val="33"/>
        </w:numPr>
        <w:spacing w:before="120" w:after="120" w:line="240" w:lineRule="auto"/>
      </w:pPr>
      <w:r>
        <w:t xml:space="preserve">Which activity or quiz you missed, and what the initial due date was. </w:t>
      </w:r>
    </w:p>
    <w:p w14:paraId="1C89E0B7" w14:textId="77777777" w:rsidR="007D60DF" w:rsidRDefault="007D60DF" w:rsidP="00F22081">
      <w:pPr>
        <w:pStyle w:val="ListParagraph"/>
        <w:numPr>
          <w:ilvl w:val="1"/>
          <w:numId w:val="33"/>
        </w:numPr>
        <w:spacing w:before="120" w:after="120" w:line="240" w:lineRule="auto"/>
      </w:pPr>
      <w:r>
        <w:t xml:space="preserve">What resources (textbook, lecture notes, etc) you used to prepare this essay. </w:t>
      </w:r>
    </w:p>
    <w:p w14:paraId="707E832D" w14:textId="77777777" w:rsidR="007D60DF" w:rsidRPr="00DE27D2" w:rsidRDefault="007D60DF" w:rsidP="00F22081">
      <w:pPr>
        <w:pStyle w:val="ListParagraph"/>
        <w:numPr>
          <w:ilvl w:val="0"/>
          <w:numId w:val="33"/>
        </w:numPr>
        <w:spacing w:before="120" w:after="120" w:line="240" w:lineRule="auto"/>
      </w:pPr>
      <w:r w:rsidRPr="00DE27D2">
        <w:t xml:space="preserve">Take-home </w:t>
      </w:r>
      <w:r>
        <w:t>essay exams</w:t>
      </w:r>
      <w:r w:rsidRPr="00DE27D2">
        <w:t xml:space="preserve"> CANNOT be made up for full credit. </w:t>
      </w:r>
      <w:r>
        <w:t>For exams 1 and 2, your grade will be capped at 90% if it is submitted within 48 hours of the due date, and 80% if it is submitted within one week. Extensions past one week require my prior approval, and may result in additional penalties.</w:t>
      </w:r>
      <w:r w:rsidRPr="00DE27D2">
        <w:t xml:space="preserve"> </w:t>
      </w:r>
      <w:r>
        <w:t>Exam 3 cannot be submitted late.</w:t>
      </w:r>
    </w:p>
    <w:p w14:paraId="407B461D" w14:textId="77777777" w:rsidR="007D60DF" w:rsidRPr="00DE27D2" w:rsidRDefault="007D60DF" w:rsidP="00F22081">
      <w:pPr>
        <w:pStyle w:val="ListParagraph"/>
        <w:numPr>
          <w:ilvl w:val="0"/>
          <w:numId w:val="33"/>
        </w:numPr>
        <w:spacing w:before="120" w:after="120" w:line="240" w:lineRule="auto"/>
      </w:pPr>
      <w:r w:rsidRPr="00DE27D2">
        <w:t xml:space="preserve">I will make exceptions </w:t>
      </w:r>
      <w:r>
        <w:t xml:space="preserve">to these policies </w:t>
      </w:r>
      <w:r w:rsidRPr="00DE27D2">
        <w:t>if you can demonstrate a genuine need. Please come talk to me if anything comes up that is preventing you from succeeding in class.</w:t>
      </w:r>
    </w:p>
    <w:p w14:paraId="543DAE9C" w14:textId="77777777" w:rsidR="007D60DF" w:rsidRDefault="007D60DF" w:rsidP="00F22081">
      <w:pPr>
        <w:spacing w:line="240" w:lineRule="auto"/>
      </w:pPr>
      <w:r w:rsidRPr="00DE27D2">
        <w:t xml:space="preserve">ALL late work should be submitted to the </w:t>
      </w:r>
      <w:r w:rsidRPr="007E111E">
        <w:t>D2L “Late Work” assignment folder. NO LATE WORK WILL BE ACCEPTED DURING THE LAST WEEK OF CLASS (again, absent exceptional circumstances</w:t>
      </w:r>
      <w:r>
        <w:t>)</w:t>
      </w:r>
      <w:r w:rsidRPr="00DE27D2">
        <w:t xml:space="preserve">. </w:t>
      </w:r>
    </w:p>
    <w:p w14:paraId="5D607BF9" w14:textId="77777777" w:rsidR="007D60DF" w:rsidRDefault="007D60DF" w:rsidP="00F22081">
      <w:pPr>
        <w:pStyle w:val="Heading3"/>
        <w:spacing w:line="240" w:lineRule="auto"/>
      </w:pPr>
      <w:r>
        <w:t>Other classroom Policies (Face-To-Face Students)</w:t>
      </w:r>
    </w:p>
    <w:p w14:paraId="5980EF79" w14:textId="77777777" w:rsidR="007D60DF" w:rsidRPr="003E71FB" w:rsidRDefault="007D60DF" w:rsidP="00F22081">
      <w:pPr>
        <w:spacing w:line="240" w:lineRule="auto"/>
      </w:pPr>
      <w:r>
        <w:t xml:space="preserve">This is a college-level class! With that in mind, I don’t anticipate having to do much policing of behavio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However, my general expectation is that you will respect your fellow classmate’s right to learn, and that you avoid doing anything that will make this more difficult for them (such as repeatedly showing up to class late, off-topic talking during lectures or group work, etc.). Disruptive behavior of this sort may lead to students losing activity/quiz points associated with that class, without the opportunity to make them up. Repeated (or especially serious) violations will be referred to the college, and can lead to more severe consequences.</w:t>
      </w:r>
    </w:p>
    <w:p w14:paraId="426FE400" w14:textId="77777777" w:rsidR="007D60DF" w:rsidRPr="00971A7C" w:rsidRDefault="007D60DF" w:rsidP="00F22081">
      <w:pPr>
        <w:spacing w:line="240" w:lineRule="auto"/>
      </w:pPr>
      <w:r>
        <w:rPr>
          <w:b/>
          <w:bCs/>
        </w:rPr>
        <w:t xml:space="preserve">Technology: “No Cell Phone” and “No Laptop” policy. </w:t>
      </w:r>
      <w:r>
        <w:t>In this class, my expectation is that all technology (including cell phones, laptops, and tablets) will be turned off and put away (in your bag/pocket, not on the desk), absent a very compelling reason to do otherwise that you let me know about ahead of time (e.g., a documented medical need or learning accommodation). There may be times in class when technology is allowed—I will let you know when this is the case. Research</w:t>
      </w:r>
      <w:r>
        <w:rPr>
          <w:rStyle w:val="FootnoteReference"/>
        </w:rPr>
        <w:footnoteReference w:id="1"/>
      </w:r>
      <w:r>
        <w:t xml:space="preserve"> has repeatedly found that cell phone use in classroom is linked to poorer learning outcomes, not only for the student who is using the technology, but for other students in the class. These effects persist even if the cell phone is not actively being used (and is instead simply left face-down on the desk, etc.). With this in mind, I will treat violations of this policy the same as any other disruptive behavior.</w:t>
      </w:r>
    </w:p>
    <w:p w14:paraId="598AB52E" w14:textId="77777777" w:rsidR="007D60DF" w:rsidRDefault="007D60DF" w:rsidP="00F22081">
      <w:pPr>
        <w:pStyle w:val="Heading3"/>
        <w:spacing w:line="240" w:lineRule="auto"/>
      </w:pPr>
      <w:bookmarkStart w:id="0" w:name="_Hlk502648467"/>
      <w:r w:rsidRPr="00DD1DC8">
        <w:t xml:space="preserve">RCTC </w:t>
      </w:r>
      <w:r>
        <w:t>Common Policies</w:t>
      </w:r>
    </w:p>
    <w:p w14:paraId="3955961B" w14:textId="77777777" w:rsidR="007D60DF" w:rsidRPr="00C50CA7" w:rsidRDefault="007D60DF" w:rsidP="00F22081">
      <w:pPr>
        <w:spacing w:line="240" w:lineRule="auto"/>
      </w:pPr>
      <w:r>
        <w:t>This course will be taught in accordance with the following policies, which apply to ALL RCTC courses. If you have any questions about these, please let me know!</w:t>
      </w:r>
    </w:p>
    <w:bookmarkEnd w:id="0"/>
    <w:p w14:paraId="236C4EF8" w14:textId="77777777" w:rsidR="007D60DF" w:rsidRDefault="007D60DF" w:rsidP="00F22081">
      <w:pPr>
        <w:spacing w:line="240" w:lineRule="auto"/>
      </w:pPr>
      <w:r w:rsidRPr="00D92A6F">
        <w:rPr>
          <w:b/>
          <w:bCs/>
        </w:rPr>
        <w:lastRenderedPageBreak/>
        <w:t>Academic Integrity Statement</w:t>
      </w:r>
      <w:r>
        <w:t xml:space="preserve">. </w:t>
      </w:r>
      <w:r w:rsidRPr="00D92A6F">
        <w:t xml:space="preserve">The primary academic mission of Rochester Community and Technical College (RCTC) is the exploration and dissemination of knowledge, and academic honesty and integrity are integral to the academic process. Academic dishonesty - cheating, plagiarism, and collusion - is a serious offense which undermines the educational process and the learning experience for the entire college community. RCTC students are expected to understand and adhere to the concept of academic integrity and to the standards of conduct prescribed by the College’s Academic Integrity Policy. Any act of academic dishonesty attempted by a student at Rochester Community and Technical College is unacceptable and will not be tolerated. </w:t>
      </w:r>
    </w:p>
    <w:p w14:paraId="0D1E4CAD" w14:textId="77777777" w:rsidR="007D60DF" w:rsidRDefault="007D60DF" w:rsidP="00F22081">
      <w:pPr>
        <w:spacing w:line="240" w:lineRule="auto"/>
      </w:pPr>
      <w:r w:rsidRPr="00D92A6F">
        <w:rPr>
          <w:b/>
          <w:bCs/>
        </w:rPr>
        <w:t>Americans with Disability Act.</w:t>
      </w:r>
      <w:r w:rsidRPr="00D92A6F">
        <w:t xml:space="preserve"> Rochester Community and Technical College is committed to ensuring its programs, services and activities are accessible to individuals with disabilities, through its compliance with state and federal laws, and System Policy. Appropriate accommodations are provided to those qualified students with disabilities. If you believe you qualify for an academic accommodation, please contact the Director of Disability Support Services, Travis Kromminga at 507-280-2968 or through the Minnesota relay TTY 1-800-627-3529. The office can also be reached via e-mail at </w:t>
      </w:r>
      <w:hyperlink r:id="rId9" w:history="1">
        <w:r w:rsidRPr="00EE2B2D">
          <w:rPr>
            <w:rStyle w:val="Hyperlink"/>
          </w:rPr>
          <w:t>DisabilityServices@rctc.edu</w:t>
        </w:r>
      </w:hyperlink>
      <w:r w:rsidRPr="00D92A6F">
        <w:t xml:space="preserve"> </w:t>
      </w:r>
    </w:p>
    <w:p w14:paraId="5E702E63" w14:textId="77777777" w:rsidR="007D60DF" w:rsidRDefault="007D60DF" w:rsidP="00F22081">
      <w:pPr>
        <w:spacing w:line="240" w:lineRule="auto"/>
      </w:pPr>
      <w:r w:rsidRPr="00D92A6F">
        <w:rPr>
          <w:b/>
          <w:bCs/>
        </w:rPr>
        <w:t>Military Friendly Statement.</w:t>
      </w:r>
      <w:r w:rsidRPr="00D92A6F">
        <w:t xml:space="preserve"> Rochester Community and Technical College (RCTC) is a military friendly campus, pledging to do all we can to help military veterans transition into college to complete their educational goals. RCTC is proud to be a Beyond the Yellow Ribbon campus, serving and honoring our veterans, military service members and their families. Through the Veterans Resource Center, RCTC offers student veterans an on-campus point of contact with other veterans, and program information to assist them in making a successful transition into college. For assistance, students are encouraged to contact the Veterans Assistant Coordinator, Mark Larsen, at 507-779-9375 or e-mail at </w:t>
      </w:r>
      <w:hyperlink r:id="rId10" w:history="1">
        <w:r w:rsidRPr="00EE2B2D">
          <w:rPr>
            <w:rStyle w:val="Hyperlink"/>
          </w:rPr>
          <w:t>mark.larsen@state.mn.us</w:t>
        </w:r>
      </w:hyperlink>
      <w:r w:rsidRPr="00D92A6F">
        <w:t xml:space="preserve">, or Glen Saponari, RCTC’s VA certifying official at 507-280- 5511 or email at </w:t>
      </w:r>
      <w:hyperlink r:id="rId11" w:history="1">
        <w:r w:rsidRPr="00EE2B2D">
          <w:rPr>
            <w:rStyle w:val="Hyperlink"/>
          </w:rPr>
          <w:t>VeteranServices@rctc.edu</w:t>
        </w:r>
      </w:hyperlink>
      <w:r w:rsidRPr="00D92A6F">
        <w:t xml:space="preserve">. </w:t>
      </w:r>
    </w:p>
    <w:p w14:paraId="10B065E2" w14:textId="77777777" w:rsidR="007D60DF" w:rsidRDefault="007D60DF" w:rsidP="00F22081">
      <w:pPr>
        <w:spacing w:line="240" w:lineRule="auto"/>
      </w:pPr>
      <w:r w:rsidRPr="00D92A6F">
        <w:rPr>
          <w:b/>
          <w:bCs/>
        </w:rPr>
        <w:t>Title IX Statement.</w:t>
      </w:r>
      <w:r w:rsidRPr="00D92A6F">
        <w:t xml:space="preserve"> Sexual violence and other forms of sexual misconduct is prohibited at Minnesota State colleges and universities (Minnesota State). Any individual who has been, or is being, subjected to conduct prohibited by the Sexual Violence Policy is encouraged to report the incident. Individuals may choose to file a complaint anonymously using the online reporting tool (</w:t>
      </w:r>
      <w:hyperlink r:id="rId12" w:history="1">
        <w:r w:rsidRPr="00EE2B2D">
          <w:rPr>
            <w:rStyle w:val="Hyperlink"/>
          </w:rPr>
          <w:t>https://www.rctc.edu/services/student-affairs/sexual-violence/</w:t>
        </w:r>
      </w:hyperlink>
      <w:r w:rsidRPr="00D92A6F">
        <w:t xml:space="preserve">). Individuals who choose to file anonymous reports are advised that it may be difficult for the college to follow up or take specific action, where information is limited. For additional information please see the RCTC Sexual Violence Policy, </w:t>
      </w:r>
      <w:hyperlink r:id="rId13" w:history="1">
        <w:r w:rsidRPr="00EE2B2D">
          <w:rPr>
            <w:rStyle w:val="Hyperlink"/>
          </w:rPr>
          <w:t>http://www.rctc.edu/policies/system/sexualviolence</w:t>
        </w:r>
      </w:hyperlink>
      <w:r>
        <w:t xml:space="preserve"> </w:t>
      </w:r>
      <w:r w:rsidRPr="00D92A6F">
        <w:t xml:space="preserve"> or contact Rebecca Peine, Title IX Coordinator, at 507-285-7195 or email at </w:t>
      </w:r>
      <w:hyperlink r:id="rId14" w:history="1">
        <w:r w:rsidRPr="00EE2B2D">
          <w:rPr>
            <w:rStyle w:val="Hyperlink"/>
          </w:rPr>
          <w:t>TitleIX@rctc.edu</w:t>
        </w:r>
      </w:hyperlink>
      <w:r>
        <w:t xml:space="preserve"> </w:t>
      </w:r>
      <w:r w:rsidRPr="00D92A6F">
        <w:t>.</w:t>
      </w:r>
    </w:p>
    <w:p w14:paraId="5A414161" w14:textId="77777777" w:rsidR="007D60DF" w:rsidRDefault="007D60DF" w:rsidP="00F22081">
      <w:pPr>
        <w:pStyle w:val="Heading2"/>
        <w:spacing w:line="240" w:lineRule="auto"/>
        <w:rPr>
          <w:rFonts w:eastAsia="Times New Roman"/>
        </w:rPr>
      </w:pPr>
      <w:r>
        <w:rPr>
          <w:rFonts w:eastAsia="Times New Roman"/>
        </w:rPr>
        <w:t>Reading and Writing about Philosophy</w:t>
      </w:r>
    </w:p>
    <w:p w14:paraId="1475FB82" w14:textId="77777777" w:rsidR="007D60DF" w:rsidRDefault="007D60DF" w:rsidP="00F22081">
      <w:pPr>
        <w:spacing w:line="240" w:lineRule="auto"/>
      </w:pPr>
      <w:r>
        <w:t>Reading and writing about philosophy can highly rewarding (and even fun!), but it also can be difficult, even for people with lots of experience (even professional philosophers still find it difficult sometimes!). With this in mind, here are my expectations/suggestions with regard to the level of reading/writing in this class:</w:t>
      </w:r>
    </w:p>
    <w:p w14:paraId="0D3E78D4" w14:textId="77777777" w:rsidR="007D60DF" w:rsidRDefault="007D60DF" w:rsidP="00F22081">
      <w:pPr>
        <w:pStyle w:val="ListParagraph"/>
        <w:numPr>
          <w:ilvl w:val="0"/>
          <w:numId w:val="34"/>
        </w:numPr>
        <w:spacing w:before="0" w:after="60" w:line="240" w:lineRule="auto"/>
      </w:pPr>
      <w:r>
        <w:t>Philosophy as a discipline doesn’t require any “</w:t>
      </w:r>
      <w:r w:rsidRPr="00DF560C">
        <w:t>special</w:t>
      </w:r>
      <w:r>
        <w:t>”</w:t>
      </w:r>
      <w:r w:rsidRPr="00DF560C">
        <w:t xml:space="preserve"> </w:t>
      </w:r>
      <w:r>
        <w:t xml:space="preserve">academic background, and philosophers have come from almost every imaginable profession: stonemasons, mathematicians, teachers, physicians, etc. However, philosophy does require the ability to ask “uncomfortable” questions about one’s own beliefs and actions, and to take seriously arguments and ideas that disagree with our own most deeply held beliefs. </w:t>
      </w:r>
    </w:p>
    <w:p w14:paraId="30AE253F" w14:textId="77777777" w:rsidR="007D60DF" w:rsidRDefault="007D60DF" w:rsidP="00F22081">
      <w:pPr>
        <w:pStyle w:val="ListParagraph"/>
        <w:numPr>
          <w:ilvl w:val="0"/>
          <w:numId w:val="34"/>
        </w:numPr>
        <w:spacing w:before="0" w:after="60" w:line="240" w:lineRule="auto"/>
      </w:pPr>
      <w:r>
        <w:t xml:space="preserve">Before starting this class, you should be confident in your ability to read and understand a college-level textbook. This does NOT mean I expect you to grasp every concept/idea right away (I know that some of this stuff is pretty tricky, and that’s why I am here to help!). However, I do expect that you will read the textbook BEFORE you come to class (or post to the discussion board, etc.), and come away with a basic understanding of main ideas. If you’re unsure about your ability to do this, get in touch with me </w:t>
      </w:r>
      <w:r w:rsidRPr="00C75724">
        <w:rPr>
          <w:i/>
        </w:rPr>
        <w:t xml:space="preserve">early </w:t>
      </w:r>
      <w:r>
        <w:t>in the class so we can discuss this.</w:t>
      </w:r>
    </w:p>
    <w:p w14:paraId="23D7BFA0" w14:textId="77777777" w:rsidR="007D60DF" w:rsidRDefault="007D60DF" w:rsidP="00F22081">
      <w:pPr>
        <w:pStyle w:val="ListParagraph"/>
        <w:numPr>
          <w:ilvl w:val="0"/>
          <w:numId w:val="34"/>
        </w:numPr>
        <w:spacing w:before="0" w:after="60" w:line="240" w:lineRule="auto"/>
      </w:pPr>
      <w:r>
        <w:t>On average, students should expect to spend about five minutes per standard textbook page of philosophical reading, which includes the following:</w:t>
      </w:r>
    </w:p>
    <w:p w14:paraId="26DF1985" w14:textId="77777777" w:rsidR="007D60DF" w:rsidRDefault="007D60DF" w:rsidP="00F22081">
      <w:pPr>
        <w:pStyle w:val="ListParagraph"/>
        <w:numPr>
          <w:ilvl w:val="1"/>
          <w:numId w:val="34"/>
        </w:numPr>
        <w:spacing w:before="0" w:after="60" w:line="240" w:lineRule="auto"/>
      </w:pPr>
      <w:r>
        <w:t>“Pre-reading” the chapter or article to get a sense of the structure, headings, key terms, etc.</w:t>
      </w:r>
    </w:p>
    <w:p w14:paraId="57E2C63A" w14:textId="77777777" w:rsidR="007D60DF" w:rsidRDefault="007D60DF" w:rsidP="00F22081">
      <w:pPr>
        <w:pStyle w:val="ListParagraph"/>
        <w:numPr>
          <w:ilvl w:val="1"/>
          <w:numId w:val="34"/>
        </w:numPr>
        <w:spacing w:before="0" w:after="60" w:line="240" w:lineRule="auto"/>
      </w:pPr>
      <w:r>
        <w:t>Reading the chapter carefully, stopping to take notes at least every page or so. At the minimum, your notes should include major topics addressed, definitions of key terms, important arguments or objections to arguments, and notable examples.</w:t>
      </w:r>
    </w:p>
    <w:p w14:paraId="31DB80C7" w14:textId="77777777" w:rsidR="007D60DF" w:rsidRDefault="007D60DF" w:rsidP="00F22081">
      <w:pPr>
        <w:pStyle w:val="ListParagraph"/>
        <w:numPr>
          <w:ilvl w:val="1"/>
          <w:numId w:val="34"/>
        </w:numPr>
        <w:spacing w:before="0" w:after="60" w:line="240" w:lineRule="auto"/>
      </w:pPr>
      <w:r>
        <w:t xml:space="preserve">Taking time to review the material AFTER you have finished reading a section. Basically: spend 5-10 minutes trying to review what you have learned WITHOUT looking at the text or your notes. This can help you get a better sense of what you’ve grasped well, and what you still need to work on. Research has also found that this is a key step in actually being able to remember/use the information in the future. </w:t>
      </w:r>
    </w:p>
    <w:p w14:paraId="4CE826BD" w14:textId="77777777" w:rsidR="007D60DF" w:rsidRDefault="007D60DF" w:rsidP="00F22081">
      <w:pPr>
        <w:pStyle w:val="ListParagraph"/>
        <w:numPr>
          <w:ilvl w:val="1"/>
          <w:numId w:val="34"/>
        </w:numPr>
        <w:spacing w:before="0" w:after="60" w:line="240" w:lineRule="auto"/>
      </w:pPr>
      <w:r>
        <w:t>As a general rule, techniques like highlighting or rereading are NOT very effective unless they are carefully limited. So, you don’t want to be highlighting every other sentence, or trying to re-read a whole chapter. Try to limit your highlighting to just key points, and keep your rereading constrained to parts that genuinely confuse you.</w:t>
      </w:r>
    </w:p>
    <w:p w14:paraId="0122EF57" w14:textId="77777777" w:rsidR="007D60DF" w:rsidRDefault="007D60DF" w:rsidP="00F22081">
      <w:pPr>
        <w:pStyle w:val="ListParagraph"/>
        <w:numPr>
          <w:ilvl w:val="1"/>
          <w:numId w:val="34"/>
        </w:numPr>
        <w:spacing w:before="0" w:after="60" w:line="240" w:lineRule="auto"/>
      </w:pPr>
      <w:r>
        <w:t>I would recommend taking a brief “reading break” every 20 to 30 minutes.</w:t>
      </w:r>
    </w:p>
    <w:p w14:paraId="34448571" w14:textId="77777777" w:rsidR="007D60DF" w:rsidRDefault="007D60DF" w:rsidP="00F22081">
      <w:pPr>
        <w:pStyle w:val="ListParagraph"/>
        <w:numPr>
          <w:ilvl w:val="0"/>
          <w:numId w:val="34"/>
        </w:numPr>
        <w:spacing w:before="0" w:after="60" w:line="240" w:lineRule="auto"/>
      </w:pPr>
      <w:r>
        <w:t xml:space="preserve">As part of the class, you will be expected to write extended, argumentative essays. While you will be learning a bit more about how to write these, you should already be aware of basic principles of composition such as the use of </w:t>
      </w:r>
      <w:r>
        <w:rPr>
          <w:b/>
        </w:rPr>
        <w:t xml:space="preserve">thesis statements, </w:t>
      </w:r>
      <w:r>
        <w:t xml:space="preserve">how to organize your essays into </w:t>
      </w:r>
      <w:r>
        <w:rPr>
          <w:b/>
        </w:rPr>
        <w:t xml:space="preserve">paragraphs, </w:t>
      </w:r>
      <w:r>
        <w:t xml:space="preserve">and the importance of </w:t>
      </w:r>
      <w:r>
        <w:rPr>
          <w:b/>
        </w:rPr>
        <w:t xml:space="preserve">citing </w:t>
      </w:r>
      <w:r>
        <w:t>your sources using standard forms such as MLA, APA, Chicago, etc. If it has been a while since you have done this, don’t worry! There are a number of excellent resources that you can review online. I particularly recommend the Purdue Online Writing Lab (</w:t>
      </w:r>
      <w:hyperlink r:id="rId15" w:history="1">
        <w:r w:rsidRPr="008A1644">
          <w:rPr>
            <w:rStyle w:val="Hyperlink"/>
          </w:rPr>
          <w:t>https://owl.purdue.edu/owl/purdue_owl.html</w:t>
        </w:r>
      </w:hyperlink>
      <w:r>
        <w:t>).  I’d also encourage you to look at the “Guide to Writing Philosophy Papers”, prepared by RCTC Philosophy Faculty (</w:t>
      </w:r>
      <w:hyperlink r:id="rId16" w:history="1">
        <w:r w:rsidRPr="00A542E8">
          <w:rPr>
            <w:rStyle w:val="Hyperlink"/>
          </w:rPr>
          <w:t>https://philpapers.org/go.pl?id=SHEHTW&amp;u=https%3A%2F%2Fphilpapers.org%2Farchive%2FSHEHTW.pdf</w:t>
        </w:r>
      </w:hyperlink>
      <w:r>
        <w:t xml:space="preserve">) </w:t>
      </w:r>
    </w:p>
    <w:p w14:paraId="43C019AB" w14:textId="77777777" w:rsidR="007D60DF" w:rsidRDefault="007D60DF" w:rsidP="00F22081">
      <w:pPr>
        <w:pStyle w:val="ListParagraph"/>
        <w:numPr>
          <w:ilvl w:val="0"/>
          <w:numId w:val="34"/>
        </w:numPr>
        <w:spacing w:before="0" w:after="60" w:line="240" w:lineRule="auto"/>
      </w:pPr>
      <w:r>
        <w:lastRenderedPageBreak/>
        <w:t>All told, you should be prepared to spend around 100 to 150 hours total on this three-credit class (or 6 to 9 hours per week for a 16-week semester). Very roughly (and this will vary by student), this might break down as something like the following: (a) 40-50 hours on reading, note-taking, and completing quizzes, (b) 25-30 hours working on the exams, and (c) 40-50 hours attending class (or, for online students, reading lecture notes and writing discuss board posts).</w:t>
      </w:r>
    </w:p>
    <w:p w14:paraId="3BA57D64" w14:textId="77777777" w:rsidR="007D60DF" w:rsidRPr="00BA3066" w:rsidRDefault="007D60DF" w:rsidP="00F22081">
      <w:pPr>
        <w:pStyle w:val="Heading2"/>
        <w:spacing w:line="240" w:lineRule="auto"/>
      </w:pPr>
      <w:bookmarkStart w:id="1" w:name="_Hlk502648359"/>
      <w:r>
        <w:t>Getting in touch with me (and what to include in an Email)</w:t>
      </w:r>
    </w:p>
    <w:p w14:paraId="56C83367" w14:textId="77777777" w:rsidR="007D60DF" w:rsidRDefault="007D60DF" w:rsidP="00F22081">
      <w:pPr>
        <w:spacing w:line="240" w:lineRule="auto"/>
      </w:pPr>
      <w:r>
        <w:t xml:space="preserve">The best way to get ahold of me is by e-mail, which I will aim to respond to within ONE working day (for simple questions) or TWO working days (for more complex ones). I don’t generally check email on the weekends or holidays. If you don’t hear from me by then, please try emailing me again. In order to help me provide you with quick, effective feedback, here’s a general template for what I expect in an email. </w:t>
      </w:r>
    </w:p>
    <w:p w14:paraId="5968DA99" w14:textId="77777777" w:rsidR="007D60DF" w:rsidRDefault="007D60DF" w:rsidP="00F22081">
      <w:pPr>
        <w:spacing w:line="240" w:lineRule="auto"/>
        <w:rPr>
          <w:i/>
        </w:rPr>
      </w:pPr>
      <w:r>
        <w:rPr>
          <w:i/>
        </w:rPr>
        <w:t>Dear Brendan (or Professor Shea):</w:t>
      </w:r>
    </w:p>
    <w:p w14:paraId="2696F3CE" w14:textId="77777777" w:rsidR="007D60DF" w:rsidRPr="001914E3" w:rsidRDefault="007D60DF" w:rsidP="00F22081">
      <w:pPr>
        <w:spacing w:line="240" w:lineRule="auto"/>
        <w:rPr>
          <w:i/>
        </w:rPr>
      </w:pPr>
      <w:r w:rsidRPr="001914E3">
        <w:rPr>
          <w:i/>
        </w:rPr>
        <w:t>My name is [full name], and I’</w:t>
      </w:r>
      <w:r>
        <w:rPr>
          <w:i/>
        </w:rPr>
        <w:t xml:space="preserve">m a student in </w:t>
      </w:r>
      <w:r w:rsidRPr="001914E3">
        <w:rPr>
          <w:i/>
        </w:rPr>
        <w:t>[this section] of [this class]. I had a question regarding [iden</w:t>
      </w:r>
      <w:r>
        <w:rPr>
          <w:i/>
        </w:rPr>
        <w:t>tify quiz</w:t>
      </w:r>
      <w:r w:rsidRPr="001914E3">
        <w:rPr>
          <w:i/>
        </w:rPr>
        <w:t>, textbook chapter, etc. Be specific, and include a copy of anything I might need to answer your question, including the</w:t>
      </w:r>
      <w:r>
        <w:rPr>
          <w:i/>
        </w:rPr>
        <w:t xml:space="preserve"> full</w:t>
      </w:r>
      <w:r w:rsidRPr="001914E3">
        <w:rPr>
          <w:i/>
        </w:rPr>
        <w:t xml:space="preserve"> problem text</w:t>
      </w:r>
      <w:r>
        <w:rPr>
          <w:i/>
        </w:rPr>
        <w:t>, if applicable</w:t>
      </w:r>
      <w:r w:rsidRPr="001914E3">
        <w:rPr>
          <w:i/>
        </w:rPr>
        <w:t>]. Here’s everything I’ve tried so far to figure out the answer for myself [looked at the syllabus, notes, textbook, etc.]</w:t>
      </w:r>
      <w:r>
        <w:rPr>
          <w:i/>
        </w:rPr>
        <w:t>, and here’s my best guess as to the answer</w:t>
      </w:r>
      <w:r w:rsidRPr="001914E3">
        <w:rPr>
          <w:i/>
        </w:rPr>
        <w:t>. Could you help me by doing the following? [Be specific in what you are asking me to do</w:t>
      </w:r>
      <w:r>
        <w:rPr>
          <w:i/>
        </w:rPr>
        <w:t>.</w:t>
      </w:r>
      <w:r w:rsidRPr="001914E3">
        <w:rPr>
          <w:i/>
        </w:rPr>
        <w:t>]</w:t>
      </w:r>
      <w:r>
        <w:rPr>
          <w:i/>
        </w:rPr>
        <w:t xml:space="preserve"> [Feel free to include anything else you’d like here. I’m always happy when students send along ideas/links/whatever vaguely relating to ethics and philosophy </w:t>
      </w:r>
      <w:r w:rsidRPr="004E56D5">
        <w:rPr>
          <mc:AlternateContent>
            <mc:Choice Requires="w16se"/>
            <mc:Fallback>
              <w:rFonts w:ascii="Segoe UI Emoji" w:eastAsia="Segoe UI Emoji" w:hAnsi="Segoe UI Emoji" w:cs="Segoe UI Emoji"/>
            </mc:Fallback>
          </mc:AlternateContent>
          <w:i/>
        </w:rPr>
        <mc:AlternateContent>
          <mc:Choice Requires="w16se">
            <w16se:symEx w16se:font="Segoe UI Emoji" w16se:char="1F60A"/>
          </mc:Choice>
          <mc:Fallback>
            <w:t>😊</w:t>
          </mc:Fallback>
        </mc:AlternateContent>
      </w:r>
      <w:r>
        <w:rPr>
          <w:i/>
        </w:rPr>
        <w:t>]/</w:t>
      </w:r>
    </w:p>
    <w:p w14:paraId="0813DF9C" w14:textId="77777777" w:rsidR="007D60DF" w:rsidRDefault="007D60DF" w:rsidP="00F22081">
      <w:pPr>
        <w:spacing w:line="240" w:lineRule="auto"/>
      </w:pPr>
      <w:r>
        <w:t>As I rule, I will not respond to requests that you be exempted from class policies without very good reason (e.g., for late-work extensions outside the conditions outlined above), or to emails that lack basic identifying information (your full name, class, etc.). For long or complex questions, I highly encourage you to schedule an appointment so that we can talk (either in person or by phone).</w:t>
      </w:r>
      <w:bookmarkEnd w:id="1"/>
      <w:r>
        <w:t xml:space="preserve">  Oh, and please don’t call me Mr. Shea (That’s my dad!).</w:t>
      </w:r>
    </w:p>
    <w:p w14:paraId="7D7618DE" w14:textId="77777777" w:rsidR="007D60DF" w:rsidRDefault="007D60DF" w:rsidP="00F22081">
      <w:pPr>
        <w:pStyle w:val="Heading2"/>
        <w:spacing w:line="240" w:lineRule="auto"/>
      </w:pPr>
      <w:r>
        <w:t>Resources for Student success</w:t>
      </w:r>
    </w:p>
    <w:p w14:paraId="36A4FB81" w14:textId="77777777" w:rsidR="007D60DF" w:rsidRDefault="007D60DF" w:rsidP="00F22081">
      <w:pPr>
        <w:spacing w:line="240" w:lineRule="auto"/>
      </w:pPr>
      <w:r>
        <w:t>Some helpful resources at RCTC (all of which are included with your course tuition) include the following:</w:t>
      </w:r>
    </w:p>
    <w:p w14:paraId="72514B44" w14:textId="77777777" w:rsidR="007D60DF" w:rsidRDefault="007D60DF" w:rsidP="00F22081">
      <w:pPr>
        <w:pStyle w:val="ListParagraph"/>
        <w:numPr>
          <w:ilvl w:val="0"/>
          <w:numId w:val="32"/>
        </w:numPr>
        <w:spacing w:line="240" w:lineRule="auto"/>
      </w:pPr>
      <w:r>
        <w:rPr>
          <w:b/>
        </w:rPr>
        <w:t xml:space="preserve">Student Support Services/TRIO (SS 159) </w:t>
      </w:r>
      <w:r>
        <w:t xml:space="preserve">provides academic support for first-generation and low-income college students, as well as those with documented disabilities. </w:t>
      </w:r>
    </w:p>
    <w:p w14:paraId="33C173E1" w14:textId="77777777" w:rsidR="007D60DF" w:rsidRDefault="007D60DF" w:rsidP="00F22081">
      <w:pPr>
        <w:pStyle w:val="ListParagraph"/>
        <w:numPr>
          <w:ilvl w:val="0"/>
          <w:numId w:val="32"/>
        </w:numPr>
        <w:spacing w:line="240" w:lineRule="auto"/>
      </w:pPr>
      <w:r>
        <w:rPr>
          <w:b/>
        </w:rPr>
        <w:t xml:space="preserve">Drop-in Tutoring (AT 306) </w:t>
      </w:r>
      <w:r>
        <w:t xml:space="preserve">is available free of charge to </w:t>
      </w:r>
      <w:r>
        <w:rPr>
          <w:i/>
        </w:rPr>
        <w:t xml:space="preserve">all </w:t>
      </w:r>
      <w:r>
        <w:t>RCTC students. Please take advantage of it!</w:t>
      </w:r>
    </w:p>
    <w:p w14:paraId="1F87421A" w14:textId="77777777" w:rsidR="007D60DF" w:rsidRPr="00E76717" w:rsidRDefault="007D60DF" w:rsidP="00F22081">
      <w:pPr>
        <w:pStyle w:val="ListParagraph"/>
        <w:numPr>
          <w:ilvl w:val="0"/>
          <w:numId w:val="32"/>
        </w:numPr>
        <w:spacing w:line="240" w:lineRule="auto"/>
      </w:pPr>
      <w:r w:rsidRPr="00E76717">
        <w:rPr>
          <w:b/>
        </w:rPr>
        <w:t xml:space="preserve">Online Tutoring </w:t>
      </w:r>
      <w:r>
        <w:t xml:space="preserve">is available at </w:t>
      </w:r>
      <w:hyperlink r:id="rId17" w:history="1">
        <w:r w:rsidRPr="00451380">
          <w:rPr>
            <w:rStyle w:val="Hyperlink"/>
          </w:rPr>
          <w:t>www.tutor.com</w:t>
        </w:r>
      </w:hyperlink>
      <w:r>
        <w:t>, accessible via D2L (so, don’t go directly to the website—instead, log on to the main RCTC D2L page, and look for the link). This online tutoring option also includes a form where you can submit a paper for review (there is something like a 12-hour turn around).</w:t>
      </w:r>
    </w:p>
    <w:p w14:paraId="3CB04802" w14:textId="20F76B05" w:rsidR="00A0512C" w:rsidRDefault="00FC032E" w:rsidP="00F22081">
      <w:pPr>
        <w:pStyle w:val="Heading2"/>
        <w:spacing w:line="240" w:lineRule="auto"/>
      </w:pPr>
      <w:r>
        <w:t>Cou</w:t>
      </w:r>
      <w:r w:rsidR="00744244">
        <w:t>rse Calendar</w:t>
      </w:r>
    </w:p>
    <w:p w14:paraId="3CB04803" w14:textId="5A5A6F76" w:rsidR="00393D2B" w:rsidRPr="0020376E" w:rsidRDefault="00C86F90" w:rsidP="00F22081">
      <w:pPr>
        <w:spacing w:line="240" w:lineRule="auto"/>
      </w:pPr>
      <w:r>
        <w:t>Readings with an (O) are available onlin</w:t>
      </w:r>
      <w:r w:rsidR="00FB6388">
        <w:t xml:space="preserve">e, </w:t>
      </w:r>
      <w:r w:rsidR="00EA42BB">
        <w:t xml:space="preserve">while others can be found in </w:t>
      </w:r>
      <w:r w:rsidR="00A0512C">
        <w:rPr>
          <w:i/>
        </w:rPr>
        <w:t>Philosophy: Basic Readings</w:t>
      </w:r>
      <w:r w:rsidR="00EA42BB">
        <w:rPr>
          <w:i/>
        </w:rPr>
        <w:t xml:space="preserve"> </w:t>
      </w:r>
      <w:r w:rsidR="00EA42BB">
        <w:rPr>
          <w:iCs/>
        </w:rPr>
        <w:t xml:space="preserve">(and many can be found in both places). </w:t>
      </w:r>
      <w:r w:rsidR="00393D2B">
        <w:t>I’ll let you know in lecture (or v</w:t>
      </w:r>
      <w:r w:rsidR="00E537F8">
        <w:t>ia D2L) about any modifications to this schedule.</w:t>
      </w:r>
    </w:p>
    <w:tbl>
      <w:tblPr>
        <w:tblStyle w:val="GridTable5Dark-Accent1"/>
        <w:tblW w:w="0" w:type="auto"/>
        <w:tblLook w:val="04A0" w:firstRow="1" w:lastRow="0" w:firstColumn="1" w:lastColumn="0" w:noHBand="0" w:noVBand="1"/>
      </w:tblPr>
      <w:tblGrid>
        <w:gridCol w:w="715"/>
        <w:gridCol w:w="1260"/>
        <w:gridCol w:w="4167"/>
        <w:gridCol w:w="4648"/>
      </w:tblGrid>
      <w:tr w:rsidR="00BD055F" w14:paraId="003C2D61" w14:textId="77777777" w:rsidTr="002C55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1121BAFA" w14:textId="327D97DB" w:rsidR="00BD055F" w:rsidRDefault="00BD055F" w:rsidP="00F22081">
            <w:r>
              <w:t>Wk</w:t>
            </w:r>
          </w:p>
        </w:tc>
        <w:tc>
          <w:tcPr>
            <w:tcW w:w="1260" w:type="dxa"/>
          </w:tcPr>
          <w:p w14:paraId="0DB3091B" w14:textId="66761708" w:rsidR="00BD055F" w:rsidRDefault="00BD055F" w:rsidP="00F22081">
            <w:pPr>
              <w:cnfStyle w:val="100000000000" w:firstRow="1" w:lastRow="0" w:firstColumn="0" w:lastColumn="0" w:oddVBand="0" w:evenVBand="0" w:oddHBand="0" w:evenHBand="0" w:firstRowFirstColumn="0" w:firstRowLastColumn="0" w:lastRowFirstColumn="0" w:lastRowLastColumn="0"/>
            </w:pPr>
            <w:r>
              <w:t>Starting (Sun)</w:t>
            </w:r>
          </w:p>
        </w:tc>
        <w:tc>
          <w:tcPr>
            <w:tcW w:w="4167" w:type="dxa"/>
          </w:tcPr>
          <w:p w14:paraId="28711A17" w14:textId="0EE4419D" w:rsidR="00BD055F" w:rsidRDefault="00FB6388" w:rsidP="00F22081">
            <w:pPr>
              <w:cnfStyle w:val="100000000000" w:firstRow="1" w:lastRow="0" w:firstColumn="0" w:lastColumn="0" w:oddVBand="0" w:evenVBand="0" w:oddHBand="0" w:evenHBand="0" w:firstRowFirstColumn="0" w:firstRowLastColumn="0" w:lastRowFirstColumn="0" w:lastRowLastColumn="0"/>
            </w:pPr>
            <w:r>
              <w:t>Monday</w:t>
            </w:r>
          </w:p>
        </w:tc>
        <w:tc>
          <w:tcPr>
            <w:tcW w:w="4648" w:type="dxa"/>
          </w:tcPr>
          <w:p w14:paraId="1602B08F" w14:textId="5464E672" w:rsidR="00BD055F" w:rsidRDefault="00FB6388" w:rsidP="00F22081">
            <w:pPr>
              <w:cnfStyle w:val="100000000000" w:firstRow="1" w:lastRow="0" w:firstColumn="0" w:lastColumn="0" w:oddVBand="0" w:evenVBand="0" w:oddHBand="0" w:evenHBand="0" w:firstRowFirstColumn="0" w:firstRowLastColumn="0" w:lastRowFirstColumn="0" w:lastRowLastColumn="0"/>
            </w:pPr>
            <w:r>
              <w:t>Wendnesday</w:t>
            </w:r>
          </w:p>
        </w:tc>
      </w:tr>
      <w:tr w:rsidR="00BC3956" w14:paraId="4303177E"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7CDD6301" w14:textId="5B5E845E" w:rsidR="00BC3956" w:rsidRDefault="00BC3956" w:rsidP="00F22081">
            <w:r>
              <w:t>1</w:t>
            </w:r>
          </w:p>
        </w:tc>
        <w:tc>
          <w:tcPr>
            <w:tcW w:w="1260" w:type="dxa"/>
          </w:tcPr>
          <w:p w14:paraId="1FA58409" w14:textId="17598E3A"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1/12/2020</w:t>
            </w:r>
          </w:p>
        </w:tc>
        <w:tc>
          <w:tcPr>
            <w:tcW w:w="4167" w:type="dxa"/>
          </w:tcPr>
          <w:p w14:paraId="2BC6FDAD" w14:textId="20D0EFFB" w:rsidR="00BC3956" w:rsidRDefault="00BC3956" w:rsidP="00F22081">
            <w:pPr>
              <w:cnfStyle w:val="000000100000" w:firstRow="0" w:lastRow="0" w:firstColumn="0" w:lastColumn="0" w:oddVBand="0" w:evenVBand="0" w:oddHBand="1" w:evenHBand="0" w:firstRowFirstColumn="0" w:firstRowLastColumn="0" w:lastRowFirstColumn="0" w:lastRowLastColumn="0"/>
            </w:pPr>
            <w:r>
              <w:t>Syllabus</w:t>
            </w:r>
          </w:p>
        </w:tc>
        <w:tc>
          <w:tcPr>
            <w:tcW w:w="4648" w:type="dxa"/>
          </w:tcPr>
          <w:p w14:paraId="0BFEA4C0" w14:textId="7DCF9FF0" w:rsidR="00BC3956" w:rsidRDefault="00495A46" w:rsidP="00F22081">
            <w:pPr>
              <w:cnfStyle w:val="000000100000" w:firstRow="0" w:lastRow="0" w:firstColumn="0" w:lastColumn="0" w:oddVBand="0" w:evenVBand="0" w:oddHBand="1" w:evenHBand="0" w:firstRowFirstColumn="0" w:firstRowLastColumn="0" w:lastRowFirstColumn="0" w:lastRowLastColumn="0"/>
            </w:pPr>
            <w:r>
              <w:t>Plato, “The Cave”</w:t>
            </w:r>
            <w:r w:rsidR="00397C8B">
              <w:t xml:space="preserve"> (O)</w:t>
            </w:r>
          </w:p>
        </w:tc>
      </w:tr>
      <w:tr w:rsidR="00BC3956" w14:paraId="5077B29A"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60D7DF42" w14:textId="5408EAA8" w:rsidR="00BC3956" w:rsidRDefault="00BC3956" w:rsidP="00F22081">
            <w:r>
              <w:t>2</w:t>
            </w:r>
          </w:p>
        </w:tc>
        <w:tc>
          <w:tcPr>
            <w:tcW w:w="1260" w:type="dxa"/>
          </w:tcPr>
          <w:p w14:paraId="68A90A06" w14:textId="051370F5"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1/19/2020</w:t>
            </w:r>
          </w:p>
        </w:tc>
        <w:tc>
          <w:tcPr>
            <w:tcW w:w="4167" w:type="dxa"/>
          </w:tcPr>
          <w:p w14:paraId="37F26C6F" w14:textId="39EE1167" w:rsidR="00BC3956" w:rsidRPr="00C63A09" w:rsidRDefault="0058719B" w:rsidP="00F22081">
            <w:pPr>
              <w:cnfStyle w:val="000000000000" w:firstRow="0" w:lastRow="0" w:firstColumn="0" w:lastColumn="0" w:oddVBand="0" w:evenVBand="0" w:oddHBand="0" w:evenHBand="0" w:firstRowFirstColumn="0" w:firstRowLastColumn="0" w:lastRowFirstColumn="0" w:lastRowLastColumn="0"/>
            </w:pPr>
            <w:r>
              <w:rPr>
                <w:b/>
                <w:bCs/>
              </w:rPr>
              <w:t>NO CLASS</w:t>
            </w:r>
            <w:r w:rsidR="00C63A09">
              <w:rPr>
                <w:b/>
                <w:bCs/>
              </w:rPr>
              <w:t xml:space="preserve"> – </w:t>
            </w:r>
            <w:r w:rsidR="00C63A09">
              <w:t>Byrne, “God: Philosophers Weigh In” (O)</w:t>
            </w:r>
          </w:p>
        </w:tc>
        <w:tc>
          <w:tcPr>
            <w:tcW w:w="4648" w:type="dxa"/>
          </w:tcPr>
          <w:p w14:paraId="6A36B982" w14:textId="0BDE8ADB" w:rsidR="00BC3956" w:rsidRDefault="00CD0BE7" w:rsidP="00F22081">
            <w:pPr>
              <w:cnfStyle w:val="000000000000" w:firstRow="0" w:lastRow="0" w:firstColumn="0" w:lastColumn="0" w:oddVBand="0" w:evenVBand="0" w:oddHBand="0" w:evenHBand="0" w:firstRowFirstColumn="0" w:firstRowLastColumn="0" w:lastRowFirstColumn="0" w:lastRowLastColumn="0"/>
            </w:pPr>
            <w:r>
              <w:t>Martin Gardener, “Proofs of God”</w:t>
            </w:r>
            <w:r w:rsidR="00FB6388">
              <w:t xml:space="preserve"> </w:t>
            </w:r>
          </w:p>
        </w:tc>
      </w:tr>
      <w:tr w:rsidR="00BC3956" w14:paraId="4F000034"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18F99E60" w14:textId="751F0712" w:rsidR="00BC3956" w:rsidRDefault="00BC3956" w:rsidP="00F22081">
            <w:r>
              <w:t>3</w:t>
            </w:r>
          </w:p>
        </w:tc>
        <w:tc>
          <w:tcPr>
            <w:tcW w:w="1260" w:type="dxa"/>
          </w:tcPr>
          <w:p w14:paraId="1B0B99E3" w14:textId="361565A0"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1/26/2020</w:t>
            </w:r>
          </w:p>
        </w:tc>
        <w:tc>
          <w:tcPr>
            <w:tcW w:w="4167" w:type="dxa"/>
          </w:tcPr>
          <w:p w14:paraId="271B4812" w14:textId="301756BE" w:rsidR="00BC3956" w:rsidRDefault="009E4B4B" w:rsidP="00F22081">
            <w:pPr>
              <w:cnfStyle w:val="000000100000" w:firstRow="0" w:lastRow="0" w:firstColumn="0" w:lastColumn="0" w:oddVBand="0" w:evenVBand="0" w:oddHBand="1" w:evenHBand="0" w:firstRowFirstColumn="0" w:firstRowLastColumn="0" w:lastRowFirstColumn="0" w:lastRowLastColumn="0"/>
            </w:pPr>
            <w:r>
              <w:t>J.L. Mackie, “Evil and Omnipotence”</w:t>
            </w:r>
            <w:r w:rsidR="00C63A09">
              <w:t xml:space="preserve"> </w:t>
            </w:r>
            <w:r w:rsidR="00FB6388">
              <w:t>(O)</w:t>
            </w:r>
          </w:p>
        </w:tc>
        <w:tc>
          <w:tcPr>
            <w:tcW w:w="4648" w:type="dxa"/>
          </w:tcPr>
          <w:p w14:paraId="5CA8B3A1" w14:textId="32BCBA87" w:rsidR="00BC3956" w:rsidRDefault="00BC3956" w:rsidP="00F22081">
            <w:pPr>
              <w:cnfStyle w:val="000000100000" w:firstRow="0" w:lastRow="0" w:firstColumn="0" w:lastColumn="0" w:oddVBand="0" w:evenVBand="0" w:oddHBand="1" w:evenHBand="0" w:firstRowFirstColumn="0" w:firstRowLastColumn="0" w:lastRowFirstColumn="0" w:lastRowLastColumn="0"/>
            </w:pPr>
            <w:r>
              <w:t>Robin Le Poidevin, “Is God a Fiction?”</w:t>
            </w:r>
            <w:r w:rsidR="00FB6388">
              <w:t xml:space="preserve"> (O)</w:t>
            </w:r>
          </w:p>
        </w:tc>
      </w:tr>
      <w:tr w:rsidR="00BC3956" w14:paraId="70F191BD"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38D1C803" w14:textId="425F27CA" w:rsidR="00BC3956" w:rsidRDefault="00BC3956" w:rsidP="00F22081">
            <w:r>
              <w:t>4</w:t>
            </w:r>
          </w:p>
        </w:tc>
        <w:tc>
          <w:tcPr>
            <w:tcW w:w="1260" w:type="dxa"/>
          </w:tcPr>
          <w:p w14:paraId="4E14A720" w14:textId="0C3929CB"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2/2/2020</w:t>
            </w:r>
          </w:p>
        </w:tc>
        <w:tc>
          <w:tcPr>
            <w:tcW w:w="4167" w:type="dxa"/>
          </w:tcPr>
          <w:p w14:paraId="095C6778" w14:textId="0839F1A5" w:rsidR="00BC3956" w:rsidRDefault="00BC3956" w:rsidP="00F22081">
            <w:pPr>
              <w:cnfStyle w:val="000000000000" w:firstRow="0" w:lastRow="0" w:firstColumn="0" w:lastColumn="0" w:oddVBand="0" w:evenVBand="0" w:oddHBand="0" w:evenHBand="0" w:firstRowFirstColumn="0" w:firstRowLastColumn="0" w:lastRowFirstColumn="0" w:lastRowLastColumn="0"/>
            </w:pPr>
            <w:r>
              <w:t>Bernard Williams, “The Makropulos Case…”</w:t>
            </w:r>
            <w:r w:rsidR="00EA42BB">
              <w:t xml:space="preserve"> (O)</w:t>
            </w:r>
          </w:p>
        </w:tc>
        <w:tc>
          <w:tcPr>
            <w:tcW w:w="4648" w:type="dxa"/>
          </w:tcPr>
          <w:p w14:paraId="38FA2F33" w14:textId="79007215" w:rsidR="00BC3956" w:rsidRDefault="003A1EE1" w:rsidP="00F22081">
            <w:pPr>
              <w:cnfStyle w:val="000000000000" w:firstRow="0" w:lastRow="0" w:firstColumn="0" w:lastColumn="0" w:oddVBand="0" w:evenVBand="0" w:oddHBand="0" w:evenHBand="0" w:firstRowFirstColumn="0" w:firstRowLastColumn="0" w:lastRowFirstColumn="0" w:lastRowLastColumn="0"/>
            </w:pPr>
            <w:r>
              <w:t>Agnes Callard, “Aspiration” (O)</w:t>
            </w:r>
          </w:p>
        </w:tc>
      </w:tr>
      <w:tr w:rsidR="00BC3956" w14:paraId="41364D0C"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6046E007" w14:textId="578639BD" w:rsidR="00BC3956" w:rsidRDefault="00BC3956" w:rsidP="00F22081">
            <w:r>
              <w:t>5</w:t>
            </w:r>
          </w:p>
        </w:tc>
        <w:tc>
          <w:tcPr>
            <w:tcW w:w="1260" w:type="dxa"/>
          </w:tcPr>
          <w:p w14:paraId="7E70F42C" w14:textId="454BBBB0"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2/9/2020</w:t>
            </w:r>
          </w:p>
        </w:tc>
        <w:tc>
          <w:tcPr>
            <w:tcW w:w="4167" w:type="dxa"/>
          </w:tcPr>
          <w:p w14:paraId="4E542735" w14:textId="1EA37123" w:rsidR="00BC3956" w:rsidRPr="00C86F90" w:rsidRDefault="00586C41" w:rsidP="00F22081">
            <w:pPr>
              <w:cnfStyle w:val="000000100000" w:firstRow="0" w:lastRow="0" w:firstColumn="0" w:lastColumn="0" w:oddVBand="0" w:evenVBand="0" w:oddHBand="1" w:evenHBand="0" w:firstRowFirstColumn="0" w:firstRowLastColumn="0" w:lastRowFirstColumn="0" w:lastRowLastColumn="0"/>
              <w:rPr>
                <w:b/>
              </w:rPr>
            </w:pPr>
            <w:r>
              <w:rPr>
                <w:b/>
              </w:rPr>
              <w:t>Video &amp; Discussion</w:t>
            </w:r>
          </w:p>
        </w:tc>
        <w:tc>
          <w:tcPr>
            <w:tcW w:w="4648" w:type="dxa"/>
          </w:tcPr>
          <w:p w14:paraId="0D70F366" w14:textId="1124A203"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rPr>
                <w:b/>
              </w:rPr>
            </w:pPr>
            <w:r>
              <w:rPr>
                <w:b/>
              </w:rPr>
              <w:t>E</w:t>
            </w:r>
            <w:r w:rsidR="00586C41">
              <w:rPr>
                <w:b/>
              </w:rPr>
              <w:t xml:space="preserve">xam 1 </w:t>
            </w:r>
            <w:r>
              <w:rPr>
                <w:b/>
              </w:rPr>
              <w:t>Workshop</w:t>
            </w:r>
          </w:p>
        </w:tc>
      </w:tr>
      <w:tr w:rsidR="00BC3956" w14:paraId="71980097"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31D74165" w14:textId="5361DAD4" w:rsidR="00BC3956" w:rsidRDefault="00BC3956" w:rsidP="00F22081">
            <w:r>
              <w:t>6</w:t>
            </w:r>
          </w:p>
        </w:tc>
        <w:tc>
          <w:tcPr>
            <w:tcW w:w="1260" w:type="dxa"/>
          </w:tcPr>
          <w:p w14:paraId="5B3699A7" w14:textId="203FF929"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2/16/2020</w:t>
            </w:r>
          </w:p>
        </w:tc>
        <w:tc>
          <w:tcPr>
            <w:tcW w:w="4167" w:type="dxa"/>
          </w:tcPr>
          <w:p w14:paraId="58B182C5" w14:textId="28930D14" w:rsidR="00BC3956" w:rsidRDefault="00C973BD" w:rsidP="00F22081">
            <w:pPr>
              <w:cnfStyle w:val="000000000000" w:firstRow="0" w:lastRow="0" w:firstColumn="0" w:lastColumn="0" w:oddVBand="0" w:evenVBand="0" w:oddHBand="0" w:evenHBand="0" w:firstRowFirstColumn="0" w:firstRowLastColumn="0" w:lastRowFirstColumn="0" w:lastRowLastColumn="0"/>
            </w:pPr>
            <w:r>
              <w:rPr>
                <w:b/>
                <w:bCs/>
              </w:rPr>
              <w:t xml:space="preserve">NO CLASS-President’s Day </w:t>
            </w:r>
            <w:r w:rsidR="00586C41">
              <w:rPr>
                <w:b/>
                <w:bCs/>
              </w:rPr>
              <w:t>(EXAM 1 due 2/17)</w:t>
            </w:r>
          </w:p>
        </w:tc>
        <w:tc>
          <w:tcPr>
            <w:tcW w:w="4648" w:type="dxa"/>
          </w:tcPr>
          <w:p w14:paraId="6C32DD5E" w14:textId="3B3599BC" w:rsidR="00972774" w:rsidRDefault="00972774" w:rsidP="00F22081">
            <w:pPr>
              <w:cnfStyle w:val="000000000000" w:firstRow="0" w:lastRow="0" w:firstColumn="0" w:lastColumn="0" w:oddVBand="0" w:evenVBand="0" w:oddHBand="0" w:evenHBand="0" w:firstRowFirstColumn="0" w:firstRowLastColumn="0" w:lastRowFirstColumn="0" w:lastRowLastColumn="0"/>
            </w:pPr>
            <w:r>
              <w:t>Internet Encyclopedia of Philosophy, “Ethics” (O)</w:t>
            </w:r>
          </w:p>
          <w:p w14:paraId="2CF29702" w14:textId="177CC285" w:rsidR="00BC3956" w:rsidRDefault="00586C41" w:rsidP="00F22081">
            <w:pPr>
              <w:cnfStyle w:val="000000000000" w:firstRow="0" w:lastRow="0" w:firstColumn="0" w:lastColumn="0" w:oddVBand="0" w:evenVBand="0" w:oddHBand="0" w:evenHBand="0" w:firstRowFirstColumn="0" w:firstRowLastColumn="0" w:lastRowFirstColumn="0" w:lastRowLastColumn="0"/>
            </w:pPr>
            <w:r>
              <w:t>Peter Singer, “What is Ethics?”</w:t>
            </w:r>
            <w:r w:rsidR="00964A0B">
              <w:t xml:space="preserve"> (skim)</w:t>
            </w:r>
          </w:p>
        </w:tc>
      </w:tr>
      <w:tr w:rsidR="00BC3956" w14:paraId="30CD470B"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37F6C4A6" w14:textId="6C14E8AE" w:rsidR="00BC3956" w:rsidRDefault="00BC3956" w:rsidP="00F22081">
            <w:r>
              <w:t>7</w:t>
            </w:r>
          </w:p>
        </w:tc>
        <w:tc>
          <w:tcPr>
            <w:tcW w:w="1260" w:type="dxa"/>
          </w:tcPr>
          <w:p w14:paraId="6F5B8B07" w14:textId="10C28ACF"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2/23/2020</w:t>
            </w:r>
          </w:p>
        </w:tc>
        <w:tc>
          <w:tcPr>
            <w:tcW w:w="4167" w:type="dxa"/>
          </w:tcPr>
          <w:p w14:paraId="25F17438" w14:textId="7E2C3BF0" w:rsidR="00BC3956" w:rsidRDefault="00BC3956" w:rsidP="00F22081">
            <w:pPr>
              <w:cnfStyle w:val="000000100000" w:firstRow="0" w:lastRow="0" w:firstColumn="0" w:lastColumn="0" w:oddVBand="0" w:evenVBand="0" w:oddHBand="1" w:evenHBand="0" w:firstRowFirstColumn="0" w:firstRowLastColumn="0" w:lastRowFirstColumn="0" w:lastRowLastColumn="0"/>
            </w:pPr>
            <w:r>
              <w:t>Isaiah Berlin, “Two Concepts of Liberty”</w:t>
            </w:r>
            <w:r w:rsidR="00FB6388">
              <w:t xml:space="preserve"> (O)</w:t>
            </w:r>
          </w:p>
        </w:tc>
        <w:tc>
          <w:tcPr>
            <w:tcW w:w="4648" w:type="dxa"/>
          </w:tcPr>
          <w:p w14:paraId="7A71093B" w14:textId="0DCADBF0" w:rsidR="000955A8" w:rsidRDefault="000955A8" w:rsidP="00F22081">
            <w:pPr>
              <w:cnfStyle w:val="000000100000" w:firstRow="0" w:lastRow="0" w:firstColumn="0" w:lastColumn="0" w:oddVBand="0" w:evenVBand="0" w:oddHBand="1" w:evenHBand="0" w:firstRowFirstColumn="0" w:firstRowLastColumn="0" w:lastRowFirstColumn="0" w:lastRowLastColumn="0"/>
            </w:pPr>
            <w:r>
              <w:t>Louis Menard, “Marxism, Yesterday and Today” (O)</w:t>
            </w:r>
          </w:p>
          <w:p w14:paraId="3B0458BE" w14:textId="10C28753" w:rsidR="00BC3956" w:rsidRDefault="00BC3956" w:rsidP="00F22081">
            <w:pPr>
              <w:cnfStyle w:val="000000100000" w:firstRow="0" w:lastRow="0" w:firstColumn="0" w:lastColumn="0" w:oddVBand="0" w:evenVBand="0" w:oddHBand="1" w:evenHBand="0" w:firstRowFirstColumn="0" w:firstRowLastColumn="0" w:lastRowFirstColumn="0" w:lastRowLastColumn="0"/>
            </w:pPr>
            <w:r>
              <w:t>Wolff, “Playthings of Alien Forces: Karl Marx…”</w:t>
            </w:r>
            <w:r w:rsidR="00964A0B">
              <w:t xml:space="preserve"> (skim)</w:t>
            </w:r>
          </w:p>
        </w:tc>
      </w:tr>
      <w:tr w:rsidR="00BC3956" w14:paraId="58F8CB52"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06590B36" w14:textId="792F4A1A" w:rsidR="00BC3956" w:rsidRDefault="00BC3956" w:rsidP="00F22081">
            <w:r>
              <w:t>8</w:t>
            </w:r>
          </w:p>
        </w:tc>
        <w:tc>
          <w:tcPr>
            <w:tcW w:w="1260" w:type="dxa"/>
          </w:tcPr>
          <w:p w14:paraId="178E61A9" w14:textId="35F330C7"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3/1/2020</w:t>
            </w:r>
          </w:p>
        </w:tc>
        <w:tc>
          <w:tcPr>
            <w:tcW w:w="4167" w:type="dxa"/>
          </w:tcPr>
          <w:p w14:paraId="4C456118" w14:textId="52A28F64" w:rsidR="00BC3956" w:rsidRDefault="00DC37F3" w:rsidP="00F22081">
            <w:pPr>
              <w:cnfStyle w:val="000000000000" w:firstRow="0" w:lastRow="0" w:firstColumn="0" w:lastColumn="0" w:oddVBand="0" w:evenVBand="0" w:oddHBand="0" w:evenHBand="0" w:firstRowFirstColumn="0" w:firstRowLastColumn="0" w:lastRowFirstColumn="0" w:lastRowLastColumn="0"/>
            </w:pPr>
            <w:r>
              <w:t>Kate Manne</w:t>
            </w:r>
            <w:r w:rsidR="00BC3956">
              <w:t>, “</w:t>
            </w:r>
            <w:r w:rsidR="000634A3" w:rsidRPr="000634A3">
              <w:t>Living in a man's world: The logic of misogyny</w:t>
            </w:r>
            <w:r w:rsidR="00BC3956">
              <w:t>”</w:t>
            </w:r>
            <w:r w:rsidR="000634A3">
              <w:t xml:space="preserve"> (O)</w:t>
            </w:r>
          </w:p>
        </w:tc>
        <w:tc>
          <w:tcPr>
            <w:tcW w:w="4648" w:type="dxa"/>
          </w:tcPr>
          <w:p w14:paraId="1CAAA140" w14:textId="01D1B4BD" w:rsidR="00BC3956" w:rsidRDefault="00BC3956" w:rsidP="00F22081">
            <w:pPr>
              <w:cnfStyle w:val="000000000000" w:firstRow="0" w:lastRow="0" w:firstColumn="0" w:lastColumn="0" w:oddVBand="0" w:evenVBand="0" w:oddHBand="0" w:evenHBand="0" w:firstRowFirstColumn="0" w:firstRowLastColumn="0" w:lastRowFirstColumn="0" w:lastRowLastColumn="0"/>
            </w:pPr>
            <w:r>
              <w:t xml:space="preserve">Kwame Appiah, “The Case for Contamination” (O) </w:t>
            </w:r>
          </w:p>
        </w:tc>
      </w:tr>
      <w:tr w:rsidR="00BC3956" w14:paraId="5E339542"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766AACA6" w14:textId="263AC10E" w:rsidR="00BC3956" w:rsidRDefault="00BC3956" w:rsidP="00F22081">
            <w:r>
              <w:t>9</w:t>
            </w:r>
          </w:p>
        </w:tc>
        <w:tc>
          <w:tcPr>
            <w:tcW w:w="1260" w:type="dxa"/>
          </w:tcPr>
          <w:p w14:paraId="5B9CF608" w14:textId="06A60894"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3/8/2020</w:t>
            </w:r>
          </w:p>
        </w:tc>
        <w:tc>
          <w:tcPr>
            <w:tcW w:w="4167" w:type="dxa"/>
          </w:tcPr>
          <w:p w14:paraId="2F978AAB" w14:textId="3248E51F" w:rsidR="00BC3956" w:rsidRDefault="000D42C7" w:rsidP="00F22081">
            <w:pPr>
              <w:cnfStyle w:val="000000100000" w:firstRow="0" w:lastRow="0" w:firstColumn="0" w:lastColumn="0" w:oddVBand="0" w:evenVBand="0" w:oddHBand="1" w:evenHBand="0" w:firstRowFirstColumn="0" w:firstRowLastColumn="0" w:lastRowFirstColumn="0" w:lastRowLastColumn="0"/>
            </w:pPr>
            <w:r>
              <w:rPr>
                <w:b/>
                <w:bCs/>
              </w:rPr>
              <w:t xml:space="preserve">NO CLASS-SPRING BREAK </w:t>
            </w:r>
          </w:p>
        </w:tc>
        <w:tc>
          <w:tcPr>
            <w:tcW w:w="4648" w:type="dxa"/>
          </w:tcPr>
          <w:p w14:paraId="63AF7BF7" w14:textId="2DE38327"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rPr>
                <w:b/>
              </w:rPr>
            </w:pPr>
            <w:r w:rsidRPr="00C86F90">
              <w:rPr>
                <w:b/>
              </w:rPr>
              <w:t>NO CLASS</w:t>
            </w:r>
            <w:r w:rsidR="00E11024">
              <w:rPr>
                <w:b/>
              </w:rPr>
              <w:t>-SPRING BREAK</w:t>
            </w:r>
          </w:p>
        </w:tc>
      </w:tr>
      <w:tr w:rsidR="00BC3956" w14:paraId="521D4691"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62703B27" w14:textId="0A0955B5" w:rsidR="00BC3956" w:rsidRDefault="00BC3956" w:rsidP="00F22081">
            <w:r>
              <w:t>10</w:t>
            </w:r>
          </w:p>
        </w:tc>
        <w:tc>
          <w:tcPr>
            <w:tcW w:w="1260" w:type="dxa"/>
          </w:tcPr>
          <w:p w14:paraId="7BF1FFB5" w14:textId="675DED5A"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3/15/2020</w:t>
            </w:r>
          </w:p>
        </w:tc>
        <w:tc>
          <w:tcPr>
            <w:tcW w:w="4167" w:type="dxa"/>
          </w:tcPr>
          <w:p w14:paraId="0DEBB0D4" w14:textId="51006CAA" w:rsidR="00BC3956" w:rsidRDefault="00AA11D8" w:rsidP="00F22081">
            <w:pPr>
              <w:cnfStyle w:val="000000000000" w:firstRow="0" w:lastRow="0" w:firstColumn="0" w:lastColumn="0" w:oddVBand="0" w:evenVBand="0" w:oddHBand="0" w:evenHBand="0" w:firstRowFirstColumn="0" w:firstRowLastColumn="0" w:lastRowFirstColumn="0" w:lastRowLastColumn="0"/>
            </w:pPr>
            <w:r>
              <w:t>David Hume, “Of the Standard of Taste…”</w:t>
            </w:r>
            <w:r w:rsidR="00FB6388">
              <w:t xml:space="preserve"> (O)</w:t>
            </w:r>
          </w:p>
        </w:tc>
        <w:tc>
          <w:tcPr>
            <w:tcW w:w="4648" w:type="dxa"/>
          </w:tcPr>
          <w:p w14:paraId="25EB620D" w14:textId="10F86C50" w:rsidR="00BC3956" w:rsidRDefault="008B5E12" w:rsidP="00F22081">
            <w:pPr>
              <w:cnfStyle w:val="000000000000" w:firstRow="0" w:lastRow="0" w:firstColumn="0" w:lastColumn="0" w:oddVBand="0" w:evenVBand="0" w:oddHBand="0" w:evenHBand="0" w:firstRowFirstColumn="0" w:firstRowLastColumn="0" w:lastRowFirstColumn="0" w:lastRowLastColumn="0"/>
            </w:pPr>
            <w:r>
              <w:t>Jorge Borges, “Pierre Menard….”</w:t>
            </w:r>
          </w:p>
        </w:tc>
      </w:tr>
      <w:tr w:rsidR="00BC3956" w14:paraId="0A51BFB4"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12E67DB2" w14:textId="10675EF5" w:rsidR="00BC3956" w:rsidRDefault="00BC3956" w:rsidP="00F22081">
            <w:r>
              <w:t>11</w:t>
            </w:r>
          </w:p>
        </w:tc>
        <w:tc>
          <w:tcPr>
            <w:tcW w:w="1260" w:type="dxa"/>
          </w:tcPr>
          <w:p w14:paraId="48290B35" w14:textId="30AD26C1"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3/22/2020</w:t>
            </w:r>
          </w:p>
        </w:tc>
        <w:tc>
          <w:tcPr>
            <w:tcW w:w="4167" w:type="dxa"/>
          </w:tcPr>
          <w:p w14:paraId="699FC49F" w14:textId="7BFC7A88" w:rsidR="00BC3956" w:rsidRPr="00C86F90" w:rsidRDefault="008B5E12" w:rsidP="00F22081">
            <w:pPr>
              <w:cnfStyle w:val="000000100000" w:firstRow="0" w:lastRow="0" w:firstColumn="0" w:lastColumn="0" w:oddVBand="0" w:evenVBand="0" w:oddHBand="1" w:evenHBand="0" w:firstRowFirstColumn="0" w:firstRowLastColumn="0" w:lastRowFirstColumn="0" w:lastRowLastColumn="0"/>
              <w:rPr>
                <w:b/>
              </w:rPr>
            </w:pPr>
            <w:r>
              <w:rPr>
                <w:b/>
              </w:rPr>
              <w:t>Video &amp; Discussion</w:t>
            </w:r>
          </w:p>
        </w:tc>
        <w:tc>
          <w:tcPr>
            <w:tcW w:w="4648" w:type="dxa"/>
          </w:tcPr>
          <w:p w14:paraId="3146F5D5" w14:textId="77A00A0A"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rPr>
                <w:b/>
              </w:rPr>
            </w:pPr>
            <w:r>
              <w:rPr>
                <w:b/>
              </w:rPr>
              <w:t>EXAM 2</w:t>
            </w:r>
            <w:r w:rsidR="008B5E12">
              <w:rPr>
                <w:b/>
              </w:rPr>
              <w:t xml:space="preserve">  </w:t>
            </w:r>
            <w:r>
              <w:rPr>
                <w:b/>
              </w:rPr>
              <w:t>Workshop</w:t>
            </w:r>
            <w:r w:rsidR="008B5E12">
              <w:rPr>
                <w:b/>
              </w:rPr>
              <w:t xml:space="preserve"> (Exam due 3/</w:t>
            </w:r>
            <w:r w:rsidR="009412F3">
              <w:rPr>
                <w:b/>
              </w:rPr>
              <w:t>30)</w:t>
            </w:r>
          </w:p>
        </w:tc>
      </w:tr>
      <w:tr w:rsidR="00BC3956" w14:paraId="5634390E"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33092F5A" w14:textId="24499CC6" w:rsidR="00BC3956" w:rsidRDefault="00BC3956" w:rsidP="00F22081">
            <w:r>
              <w:lastRenderedPageBreak/>
              <w:t>12</w:t>
            </w:r>
          </w:p>
        </w:tc>
        <w:tc>
          <w:tcPr>
            <w:tcW w:w="1260" w:type="dxa"/>
          </w:tcPr>
          <w:p w14:paraId="7D340F43" w14:textId="0F5E3A33"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3/29/2020</w:t>
            </w:r>
          </w:p>
        </w:tc>
        <w:tc>
          <w:tcPr>
            <w:tcW w:w="4167" w:type="dxa"/>
          </w:tcPr>
          <w:p w14:paraId="4A0BA9AC" w14:textId="77777777" w:rsidR="00BC3956" w:rsidRDefault="00BC3956" w:rsidP="00F22081">
            <w:pPr>
              <w:cnfStyle w:val="000000000000" w:firstRow="0" w:lastRow="0" w:firstColumn="0" w:lastColumn="0" w:oddVBand="0" w:evenVBand="0" w:oddHBand="0" w:evenHBand="0" w:firstRowFirstColumn="0" w:firstRowLastColumn="0" w:lastRowFirstColumn="0" w:lastRowLastColumn="0"/>
            </w:pPr>
            <w:r>
              <w:t>Law, “Why Expect the Sun to Rise Tomorrow?”</w:t>
            </w:r>
          </w:p>
          <w:p w14:paraId="513A8A5B" w14:textId="718EEAF6" w:rsidR="00964A0B" w:rsidRDefault="00964A0B" w:rsidP="00F22081">
            <w:pPr>
              <w:cnfStyle w:val="000000000000" w:firstRow="0" w:lastRow="0" w:firstColumn="0" w:lastColumn="0" w:oddVBand="0" w:evenVBand="0" w:oddHBand="0" w:evenHBand="0" w:firstRowFirstColumn="0" w:firstRowLastColumn="0" w:lastRowFirstColumn="0" w:lastRowLastColumn="0"/>
            </w:pPr>
            <w:r>
              <w:t>Shea, “Three Ways of Getting it Wrong” (O)</w:t>
            </w:r>
          </w:p>
        </w:tc>
        <w:tc>
          <w:tcPr>
            <w:tcW w:w="4648" w:type="dxa"/>
          </w:tcPr>
          <w:p w14:paraId="44661C67" w14:textId="1A882E81" w:rsidR="00737AA7" w:rsidRDefault="00737AA7" w:rsidP="00F22081">
            <w:pPr>
              <w:cnfStyle w:val="000000000000" w:firstRow="0" w:lastRow="0" w:firstColumn="0" w:lastColumn="0" w:oddVBand="0" w:evenVBand="0" w:oddHBand="0" w:evenHBand="0" w:firstRowFirstColumn="0" w:firstRowLastColumn="0" w:lastRowFirstColumn="0" w:lastRowLastColumn="0"/>
            </w:pPr>
            <w:r>
              <w:t>Popper, “Science as Falsification” (O)</w:t>
            </w:r>
          </w:p>
          <w:p w14:paraId="4DDA9934" w14:textId="51000A27" w:rsidR="00BC3956" w:rsidRDefault="00BC3956" w:rsidP="00F22081">
            <w:pPr>
              <w:cnfStyle w:val="000000000000" w:firstRow="0" w:lastRow="0" w:firstColumn="0" w:lastColumn="0" w:oddVBand="0" w:evenVBand="0" w:oddHBand="0" w:evenHBand="0" w:firstRowFirstColumn="0" w:firstRowLastColumn="0" w:lastRowFirstColumn="0" w:lastRowLastColumn="0"/>
            </w:pPr>
            <w:r>
              <w:t xml:space="preserve">Popper, “The Problem of Demarcation” </w:t>
            </w:r>
            <w:r w:rsidR="00964A0B">
              <w:t xml:space="preserve"> (skim)</w:t>
            </w:r>
          </w:p>
        </w:tc>
      </w:tr>
      <w:tr w:rsidR="00BC3956" w14:paraId="656A1B1E"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5A6C6A34" w14:textId="7F4D1289" w:rsidR="00BC3956" w:rsidRDefault="00BC3956" w:rsidP="00F22081">
            <w:r>
              <w:t>13</w:t>
            </w:r>
          </w:p>
        </w:tc>
        <w:tc>
          <w:tcPr>
            <w:tcW w:w="1260" w:type="dxa"/>
          </w:tcPr>
          <w:p w14:paraId="2C7DADC5" w14:textId="61B852B8"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4/5/2020</w:t>
            </w:r>
          </w:p>
        </w:tc>
        <w:tc>
          <w:tcPr>
            <w:tcW w:w="4167" w:type="dxa"/>
          </w:tcPr>
          <w:p w14:paraId="6C8036AE" w14:textId="761E644F" w:rsidR="00BC3956" w:rsidRDefault="00BC3956" w:rsidP="00F22081">
            <w:pPr>
              <w:cnfStyle w:val="000000100000" w:firstRow="0" w:lastRow="0" w:firstColumn="0" w:lastColumn="0" w:oddVBand="0" w:evenVBand="0" w:oddHBand="1" w:evenHBand="0" w:firstRowFirstColumn="0" w:firstRowLastColumn="0" w:lastRowFirstColumn="0" w:lastRowLastColumn="0"/>
            </w:pPr>
            <w:r>
              <w:t>Feyerabend, “How to Defend Society Against Science”</w:t>
            </w:r>
            <w:r w:rsidR="00FB6388">
              <w:t xml:space="preserve"> (O)</w:t>
            </w:r>
          </w:p>
        </w:tc>
        <w:tc>
          <w:tcPr>
            <w:tcW w:w="4648" w:type="dxa"/>
          </w:tcPr>
          <w:p w14:paraId="0DBEA26E" w14:textId="36BE29A7" w:rsidR="00BC3956" w:rsidRDefault="00BC3956" w:rsidP="00F22081">
            <w:pPr>
              <w:cnfStyle w:val="000000100000" w:firstRow="0" w:lastRow="0" w:firstColumn="0" w:lastColumn="0" w:oddVBand="0" w:evenVBand="0" w:oddHBand="1" w:evenHBand="0" w:firstRowFirstColumn="0" w:firstRowLastColumn="0" w:lastRowFirstColumn="0" w:lastRowLastColumn="0"/>
            </w:pPr>
            <w:r>
              <w:t>Lloyd, “Feyerabend, Mill, and Pluralism” (O)</w:t>
            </w:r>
          </w:p>
        </w:tc>
      </w:tr>
      <w:tr w:rsidR="00BC3956" w14:paraId="17F89E39" w14:textId="77777777" w:rsidTr="002C5542">
        <w:trPr>
          <w:trHeight w:val="233"/>
        </w:trPr>
        <w:tc>
          <w:tcPr>
            <w:cnfStyle w:val="001000000000" w:firstRow="0" w:lastRow="0" w:firstColumn="1" w:lastColumn="0" w:oddVBand="0" w:evenVBand="0" w:oddHBand="0" w:evenHBand="0" w:firstRowFirstColumn="0" w:firstRowLastColumn="0" w:lastRowFirstColumn="0" w:lastRowLastColumn="0"/>
            <w:tcW w:w="715" w:type="dxa"/>
          </w:tcPr>
          <w:p w14:paraId="6444EF39" w14:textId="3506F3EF" w:rsidR="00BC3956" w:rsidRDefault="00BC3956" w:rsidP="00F22081">
            <w:r>
              <w:t>14</w:t>
            </w:r>
          </w:p>
        </w:tc>
        <w:tc>
          <w:tcPr>
            <w:tcW w:w="1260" w:type="dxa"/>
          </w:tcPr>
          <w:p w14:paraId="329F40D7" w14:textId="77095342"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4/12/2020</w:t>
            </w:r>
          </w:p>
        </w:tc>
        <w:tc>
          <w:tcPr>
            <w:tcW w:w="4167" w:type="dxa"/>
          </w:tcPr>
          <w:p w14:paraId="22874403" w14:textId="39688382" w:rsidR="00BC3956" w:rsidRDefault="003E19D2" w:rsidP="00F22081">
            <w:pPr>
              <w:cnfStyle w:val="000000000000" w:firstRow="0" w:lastRow="0" w:firstColumn="0" w:lastColumn="0" w:oddVBand="0" w:evenVBand="0" w:oddHBand="0" w:evenHBand="0" w:firstRowFirstColumn="0" w:firstRowLastColumn="0" w:lastRowFirstColumn="0" w:lastRowLastColumn="0"/>
            </w:pPr>
            <w:r>
              <w:t>PoM ch. 1, “Substance Dualism in Descartes” (O)</w:t>
            </w:r>
          </w:p>
        </w:tc>
        <w:tc>
          <w:tcPr>
            <w:tcW w:w="4648" w:type="dxa"/>
          </w:tcPr>
          <w:p w14:paraId="3A48DAA4" w14:textId="1B91403C"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rPr>
                <w:b/>
              </w:rPr>
            </w:pPr>
            <w:r w:rsidRPr="00C86F90">
              <w:rPr>
                <w:b/>
              </w:rPr>
              <w:t>NO CLASS</w:t>
            </w:r>
          </w:p>
        </w:tc>
      </w:tr>
      <w:tr w:rsidR="00BC3956" w14:paraId="7B450C25"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2542E2D4" w14:textId="44118DC5" w:rsidR="00BC3956" w:rsidRDefault="00BC3956" w:rsidP="00F22081">
            <w:r>
              <w:t>15</w:t>
            </w:r>
          </w:p>
        </w:tc>
        <w:tc>
          <w:tcPr>
            <w:tcW w:w="1260" w:type="dxa"/>
          </w:tcPr>
          <w:p w14:paraId="37DA9F9D" w14:textId="1C434791"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4/19/2020</w:t>
            </w:r>
          </w:p>
        </w:tc>
        <w:tc>
          <w:tcPr>
            <w:tcW w:w="4167" w:type="dxa"/>
          </w:tcPr>
          <w:p w14:paraId="592A18A2" w14:textId="74F75BC9" w:rsidR="00BC3956" w:rsidRDefault="003E19D2" w:rsidP="00F22081">
            <w:pPr>
              <w:cnfStyle w:val="000000100000" w:firstRow="0" w:lastRow="0" w:firstColumn="0" w:lastColumn="0" w:oddVBand="0" w:evenVBand="0" w:oddHBand="1" w:evenHBand="0" w:firstRowFirstColumn="0" w:firstRowLastColumn="0" w:lastRowFirstColumn="0" w:lastRowLastColumn="0"/>
            </w:pPr>
            <w:r>
              <w:t xml:space="preserve">PoM ch. </w:t>
            </w:r>
            <w:r>
              <w:t>2</w:t>
            </w:r>
            <w:r>
              <w:t>, “</w:t>
            </w:r>
            <w:r w:rsidR="005E7FED">
              <w:t>Materialism and Behaviorism</w:t>
            </w:r>
            <w:r>
              <w:t>” (O)</w:t>
            </w:r>
          </w:p>
        </w:tc>
        <w:tc>
          <w:tcPr>
            <w:tcW w:w="4648" w:type="dxa"/>
          </w:tcPr>
          <w:p w14:paraId="3EFFED72" w14:textId="09888C7A" w:rsidR="00BC3956" w:rsidRDefault="003E19D2" w:rsidP="00F22081">
            <w:pPr>
              <w:cnfStyle w:val="000000100000" w:firstRow="0" w:lastRow="0" w:firstColumn="0" w:lastColumn="0" w:oddVBand="0" w:evenVBand="0" w:oddHBand="1" w:evenHBand="0" w:firstRowFirstColumn="0" w:firstRowLastColumn="0" w:lastRowFirstColumn="0" w:lastRowLastColumn="0"/>
            </w:pPr>
            <w:r>
              <w:t xml:space="preserve">PoM ch. </w:t>
            </w:r>
            <w:r w:rsidR="005E7FED">
              <w:t>3</w:t>
            </w:r>
            <w:r>
              <w:t>, “</w:t>
            </w:r>
            <w:r w:rsidR="00657D09">
              <w:t>Functionali</w:t>
            </w:r>
            <w:r w:rsidR="00CE09DA">
              <w:t>s</w:t>
            </w:r>
            <w:r w:rsidR="00657D09">
              <w:t>m</w:t>
            </w:r>
            <w:r>
              <w:t>” (O)</w:t>
            </w:r>
          </w:p>
        </w:tc>
      </w:tr>
      <w:tr w:rsidR="00BC3956" w14:paraId="1DA18F8E"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63821E0D" w14:textId="5BD51276" w:rsidR="00BC3956" w:rsidRDefault="00BC3956" w:rsidP="00F22081">
            <w:r>
              <w:t>16</w:t>
            </w:r>
          </w:p>
        </w:tc>
        <w:tc>
          <w:tcPr>
            <w:tcW w:w="1260" w:type="dxa"/>
          </w:tcPr>
          <w:p w14:paraId="7FDAC5BB" w14:textId="6959F100"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4/26/2020</w:t>
            </w:r>
          </w:p>
        </w:tc>
        <w:tc>
          <w:tcPr>
            <w:tcW w:w="4167" w:type="dxa"/>
          </w:tcPr>
          <w:p w14:paraId="06E08CBA" w14:textId="2CB16DA2" w:rsidR="00BC3956" w:rsidRDefault="00BC3956" w:rsidP="00F22081">
            <w:pPr>
              <w:cnfStyle w:val="000000000000" w:firstRow="0" w:lastRow="0" w:firstColumn="0" w:lastColumn="0" w:oddVBand="0" w:evenVBand="0" w:oddHBand="0" w:evenHBand="0" w:firstRowFirstColumn="0" w:firstRowLastColumn="0" w:lastRowFirstColumn="0" w:lastRowLastColumn="0"/>
            </w:pPr>
            <w:r>
              <w:t>Dennett, “Where am I?”</w:t>
            </w:r>
            <w:r w:rsidR="00FB6388">
              <w:t xml:space="preserve"> (O)</w:t>
            </w:r>
          </w:p>
        </w:tc>
        <w:tc>
          <w:tcPr>
            <w:tcW w:w="4648" w:type="dxa"/>
          </w:tcPr>
          <w:p w14:paraId="6F835D5C" w14:textId="66DC909A" w:rsidR="00BC3956" w:rsidRDefault="00391D11" w:rsidP="00F22081">
            <w:pPr>
              <w:cnfStyle w:val="000000000000" w:firstRow="0" w:lastRow="0" w:firstColumn="0" w:lastColumn="0" w:oddVBand="0" w:evenVBand="0" w:oddHBand="0" w:evenHBand="0" w:firstRowFirstColumn="0" w:firstRowLastColumn="0" w:lastRowFirstColumn="0" w:lastRowLastColumn="0"/>
            </w:pPr>
            <w:r>
              <w:t>PoM ch. 8, “Freedom of the Will” (O)</w:t>
            </w:r>
            <w:bookmarkStart w:id="2" w:name="_GoBack"/>
            <w:bookmarkEnd w:id="2"/>
          </w:p>
        </w:tc>
      </w:tr>
      <w:tr w:rsidR="00BC3956" w14:paraId="6E118599"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2651D811" w14:textId="588247B2" w:rsidR="00BC3956" w:rsidRDefault="00BC3956" w:rsidP="00F22081">
            <w:r>
              <w:t>17</w:t>
            </w:r>
          </w:p>
        </w:tc>
        <w:tc>
          <w:tcPr>
            <w:tcW w:w="1260" w:type="dxa"/>
          </w:tcPr>
          <w:p w14:paraId="5A0CFB3F" w14:textId="4770570F"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5/3/2020</w:t>
            </w:r>
          </w:p>
        </w:tc>
        <w:tc>
          <w:tcPr>
            <w:tcW w:w="4167" w:type="dxa"/>
          </w:tcPr>
          <w:p w14:paraId="3F0F96B9" w14:textId="3C3FDA2B"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rPr>
                <w:b/>
              </w:rPr>
            </w:pPr>
            <w:r w:rsidRPr="00C86F90">
              <w:rPr>
                <w:b/>
              </w:rPr>
              <w:t>EXAM 3</w:t>
            </w:r>
            <w:r>
              <w:rPr>
                <w:b/>
              </w:rPr>
              <w:t xml:space="preserve"> and MOVIE</w:t>
            </w:r>
          </w:p>
        </w:tc>
        <w:tc>
          <w:tcPr>
            <w:tcW w:w="4648" w:type="dxa"/>
          </w:tcPr>
          <w:p w14:paraId="54161431" w14:textId="717C1225"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rPr>
                <w:b/>
              </w:rPr>
            </w:pPr>
            <w:r w:rsidRPr="00C86F90">
              <w:rPr>
                <w:b/>
              </w:rPr>
              <w:t>EXAM 3</w:t>
            </w:r>
            <w:r>
              <w:rPr>
                <w:b/>
              </w:rPr>
              <w:t xml:space="preserve"> and MOVIE</w:t>
            </w:r>
          </w:p>
        </w:tc>
      </w:tr>
      <w:tr w:rsidR="00971EE2" w14:paraId="165240F8"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2118481D" w14:textId="77777777" w:rsidR="00971EE2" w:rsidRDefault="00971EE2" w:rsidP="00F22081"/>
        </w:tc>
        <w:tc>
          <w:tcPr>
            <w:tcW w:w="1260" w:type="dxa"/>
          </w:tcPr>
          <w:p w14:paraId="3B93318A" w14:textId="2C08D12C" w:rsidR="00971EE2" w:rsidRPr="00B46F45" w:rsidRDefault="00971EE2" w:rsidP="00F22081">
            <w:pPr>
              <w:cnfStyle w:val="000000000000" w:firstRow="0" w:lastRow="0" w:firstColumn="0" w:lastColumn="0" w:oddVBand="0" w:evenVBand="0" w:oddHBand="0" w:evenHBand="0" w:firstRowFirstColumn="0" w:firstRowLastColumn="0" w:lastRowFirstColumn="0" w:lastRowLastColumn="0"/>
            </w:pPr>
            <w:r>
              <w:t>5/10/2020</w:t>
            </w:r>
          </w:p>
        </w:tc>
        <w:tc>
          <w:tcPr>
            <w:tcW w:w="4167" w:type="dxa"/>
          </w:tcPr>
          <w:p w14:paraId="18E04D08" w14:textId="501DED8D" w:rsidR="00971EE2" w:rsidRPr="00C86F90" w:rsidRDefault="006D024A" w:rsidP="00F22081">
            <w:pPr>
              <w:cnfStyle w:val="000000000000" w:firstRow="0" w:lastRow="0" w:firstColumn="0" w:lastColumn="0" w:oddVBand="0" w:evenVBand="0" w:oddHBand="0" w:evenHBand="0" w:firstRowFirstColumn="0" w:firstRowLastColumn="0" w:lastRowFirstColumn="0" w:lastRowLastColumn="0"/>
              <w:rPr>
                <w:b/>
              </w:rPr>
            </w:pPr>
            <w:r>
              <w:rPr>
                <w:b/>
              </w:rPr>
              <w:t>EXAM 3 Due 5/11</w:t>
            </w:r>
          </w:p>
        </w:tc>
        <w:tc>
          <w:tcPr>
            <w:tcW w:w="4648" w:type="dxa"/>
          </w:tcPr>
          <w:p w14:paraId="6FF7F3D6" w14:textId="2CD15693" w:rsidR="00971EE2" w:rsidRPr="00C86F90" w:rsidRDefault="00904B4F" w:rsidP="00F22081">
            <w:pPr>
              <w:cnfStyle w:val="000000000000" w:firstRow="0" w:lastRow="0" w:firstColumn="0" w:lastColumn="0" w:oddVBand="0" w:evenVBand="0" w:oddHBand="0" w:evenHBand="0" w:firstRowFirstColumn="0" w:firstRowLastColumn="0" w:lastRowFirstColumn="0" w:lastRowLastColumn="0"/>
              <w:rPr>
                <w:b/>
              </w:rPr>
            </w:pPr>
            <w:r>
              <w:rPr>
                <w:b/>
              </w:rPr>
              <w:t>TBA/</w:t>
            </w:r>
            <w:r w:rsidR="00890E91">
              <w:rPr>
                <w:b/>
              </w:rPr>
              <w:t>SEMESTER ENDS</w:t>
            </w:r>
          </w:p>
        </w:tc>
      </w:tr>
    </w:tbl>
    <w:p w14:paraId="55E9A972" w14:textId="234348AA" w:rsidR="002E4473" w:rsidRDefault="002E4473" w:rsidP="00F22081">
      <w:pPr>
        <w:spacing w:line="240" w:lineRule="auto"/>
      </w:pPr>
    </w:p>
    <w:sectPr w:rsidR="002E4473" w:rsidSect="00FF158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9DFAA7" w14:textId="77777777" w:rsidR="000B0AFD" w:rsidRDefault="000B0AFD" w:rsidP="007D60DF">
      <w:pPr>
        <w:spacing w:before="0" w:after="0" w:line="240" w:lineRule="auto"/>
      </w:pPr>
      <w:r>
        <w:separator/>
      </w:r>
    </w:p>
  </w:endnote>
  <w:endnote w:type="continuationSeparator" w:id="0">
    <w:p w14:paraId="334A4E08" w14:textId="77777777" w:rsidR="000B0AFD" w:rsidRDefault="000B0AFD" w:rsidP="007D60D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DBDCA6" w14:textId="77777777" w:rsidR="000B0AFD" w:rsidRDefault="000B0AFD" w:rsidP="007D60DF">
      <w:pPr>
        <w:spacing w:before="0" w:after="0" w:line="240" w:lineRule="auto"/>
      </w:pPr>
      <w:r>
        <w:separator/>
      </w:r>
    </w:p>
  </w:footnote>
  <w:footnote w:type="continuationSeparator" w:id="0">
    <w:p w14:paraId="05C79B99" w14:textId="77777777" w:rsidR="000B0AFD" w:rsidRDefault="000B0AFD" w:rsidP="007D60DF">
      <w:pPr>
        <w:spacing w:before="0" w:after="0" w:line="240" w:lineRule="auto"/>
      </w:pPr>
      <w:r>
        <w:continuationSeparator/>
      </w:r>
    </w:p>
  </w:footnote>
  <w:footnote w:id="1">
    <w:p w14:paraId="459399A9" w14:textId="77777777" w:rsidR="007D60DF" w:rsidRDefault="007D60DF" w:rsidP="007D60DF">
      <w:pPr>
        <w:pStyle w:val="FootnoteText"/>
      </w:pPr>
      <w:r>
        <w:rPr>
          <w:rStyle w:val="FootnoteReference"/>
        </w:rPr>
        <w:footnoteRef/>
      </w:r>
      <w:r>
        <w:t xml:space="preserve"> </w:t>
      </w:r>
      <w:r>
        <w:fldChar w:fldCharType="begin"/>
      </w:r>
      <w:r>
        <w:instrText xml:space="preserve"> ADDIN ZOTERO_ITEM CSL_CITATION {"citationID":"Brg8Uarx","properties":{"formattedCitation":"Louis-Philippe Beland and Richard Murphy, \\uc0\\u8220{}Ill Communication: Technology, Distraction &amp; Student Performance,\\uc0\\u8221{} {\\i{}Labour Economics} 41 (2016): 61\\uc0\\u8211{}76; Jeffrey H. Kuznekoff and Scott Titsworth, \\uc0\\u8220{}The Impact of Mobile Phone Usage on Student Learning,\\uc0\\u8221{} {\\i{}Communication Education} 62, no. 3 (July 1, 2013): 233\\uc0\\u8211{}52, https://doi.org/10.1080/03634523.2013.767917; Adrian F. Ward et al., \\uc0\\u8220{}Brain Drain: The Mere Presence of One\\uc0\\u8217{}s Own Smartphone Reduces Available Cognitive Capacity,\\uc0\\u8221{} {\\i{}Journal of the Association for Consumer Research} 2, no. 2 (April 1, 2017): 140\\uc0\\u8211{}54, https://doi.org/10.1086/691462.","plainCitation":"Louis-Philippe Beland and Richard Murphy, “Ill Communication: Technology, Distraction &amp; Student Performance,” Labour Economics 41 (2016): 61–76; Jeffrey H. Kuznekoff and Scott Titsworth, “The Impact of Mobile Phone Usage on Student Learning,” Communication Education 62, no. 3 (July 1, 2013): 233–52, https://doi.org/10.1080/03634523.2013.767917; Adrian F. Ward et al., “Brain Drain: The Mere Presence of One’s Own Smartphone Reduces Available Cognitive Capacity,” Journal of the Association for Consumer Research 2, no. 2 (April 1, 2017): 140–54, https://doi.org/10.1086/691462.","noteIndex":1},"citationItems":[{"id":2230,"uris":["http://zotero.org/users/1522585/items/R4MRDUWL"],"uri":["http://zotero.org/users/1522585/items/R4MRDUWL"],"itemData":{"id":2230,"type":"article-journal","title":"Ill communication: technology, distraction &amp; student performance","container-title":"Labour Economics","page":"61–76","volume":"41","source":"Google Scholar","title-short":"Ill communication","author":[{"family":"Beland","given":"Louis-Philippe"},{"family":"Murphy","given":"Richard"}],"issued":{"date-parts":[["2016"]]}}},{"id":2229,"uris":["http://zotero.org/users/1522585/items/QAMFVPYT"],"uri":["http://zotero.org/users/1522585/items/QAMFVPYT"],"itemData":{"id":2229,"type":"article-journal","title":"The Impact of Mobile Phone Usage on Student Learning","container-title":"Communication Education","page":"233-252","volume":"62","issue":"3","source":"Taylor and Francis+NEJM","abstract":"In this study, we examined the impact of mobile phone usage, during class lecture, on student learning. Participants in three different study groups (control, low-distraction, and high-distraction) watched a video lecture, took notes on that lecture, and took two learning assessments after watching the lecture. Students who were not using their mobile phones wrote down 62% more information in their notes, took more detailed notes, were able to recall more detailed information from the lecture, and scored a full letter grade and a half higher on a multiple choice test than those students who were actively using their mobile phones. Theoretical and pedagogical implications are discussed.","DOI":"10.1080/03634523.2013.767917","ISSN":"0363-4523","author":[{"family":"Kuznekoff","given":"Jeffrey H."},{"family":"Titsworth","given":"Scott"}],"issued":{"date-parts":[["2013",7,1]]}}},{"id":2228,"uris":["http://zotero.org/users/1522585/items/7GRMVKR9"],"uri":["http://zotero.org/users/1522585/items/7GRMVKR9"],"itemData":{"id":2228,"type":"article-journal","title":"Brain Drain: The Mere Presence of One’s Own Smartphone Reduces Available Cognitive Capacity","container-title":"Journal of the Association for Consumer Research","page":"140-154","volume":"2","issue":"2","source":"journals.uchicago.edu (Atypon)","abstract":"Our smartphones enable—and encourage—constant connection to information, entertainment, and each other. They put the world at our fingertips, and rarely leave our sides. Although these devices have immense potential to improve welfare, their persistent presence may come at a cognitive cost. In this research, we test the “brain drain” hypothesis that the mere presence of one’s own smartphone may occupy limited-capacity cognitive resources, thereby leaving fewer resources available for other tasks and undercutting cognitive performance. Results from two experiments indicate that even when people are successful at maintaining sustained attention—as when avoiding the temptation to check their phones—the mere presence of these devices reduces available cognitive capacity. Moreover, these cognitive costs are highest for those highest in smartphone dependence. We conclude by discussing the practical implications of this smartphone-induced brain drain for consumer decision-making and consumer welfare.","DOI":"10.1086/691462","ISSN":"2378-1815","title-short":"Brain Drain","journalAbbreviation":"Journal of the Association for Consumer Research","author":[{"family":"Ward","given":"Adrian F."},{"family":"Duke","given":"Kristen"},{"family":"Gneezy","given":"Ayelet"},{"family":"Bos","given":"Maarten W."}],"issued":{"date-parts":[["2017",4,1]]}}}],"schema":"https://github.com/citation-style-language/schema/raw/master/csl-citation.json"} </w:instrText>
      </w:r>
      <w:r>
        <w:fldChar w:fldCharType="separate"/>
      </w:r>
      <w:r w:rsidRPr="00960168">
        <w:rPr>
          <w:rFonts w:ascii="Garamond" w:hAnsi="Garamond" w:cs="Times New Roman"/>
          <w:szCs w:val="24"/>
        </w:rPr>
        <w:t xml:space="preserve">Louis-Philippe Beland and Richard Murphy, “Ill Communication: Technology, Distraction &amp; Student Performance,” </w:t>
      </w:r>
      <w:r w:rsidRPr="00960168">
        <w:rPr>
          <w:rFonts w:ascii="Garamond" w:hAnsi="Garamond" w:cs="Times New Roman"/>
          <w:i/>
          <w:iCs/>
          <w:szCs w:val="24"/>
        </w:rPr>
        <w:t>Labour Economics</w:t>
      </w:r>
      <w:r w:rsidRPr="00960168">
        <w:rPr>
          <w:rFonts w:ascii="Garamond" w:hAnsi="Garamond" w:cs="Times New Roman"/>
          <w:szCs w:val="24"/>
        </w:rPr>
        <w:t xml:space="preserve"> 41 (2016): 61–76; Jeffrey H. Kuznekoff and Scott Titsworth, “The Impact of Mobile Phone Usage on Student Learning,” </w:t>
      </w:r>
      <w:r w:rsidRPr="00960168">
        <w:rPr>
          <w:rFonts w:ascii="Garamond" w:hAnsi="Garamond" w:cs="Times New Roman"/>
          <w:i/>
          <w:iCs/>
          <w:szCs w:val="24"/>
        </w:rPr>
        <w:t>Communication Education</w:t>
      </w:r>
      <w:r w:rsidRPr="00960168">
        <w:rPr>
          <w:rFonts w:ascii="Garamond" w:hAnsi="Garamond" w:cs="Times New Roman"/>
          <w:szCs w:val="24"/>
        </w:rPr>
        <w:t xml:space="preserve"> 62, no. 3 (July 1, 2013): 233–52, https://doi.org/10.1080/03634523.2013.767917; Adrian F. Ward et al., “Brain Drain: The Mere Presence of One’s Own Smartphone Reduces Available Cognitive Capacity,” </w:t>
      </w:r>
      <w:r w:rsidRPr="00960168">
        <w:rPr>
          <w:rFonts w:ascii="Garamond" w:hAnsi="Garamond" w:cs="Times New Roman"/>
          <w:i/>
          <w:iCs/>
          <w:szCs w:val="24"/>
        </w:rPr>
        <w:t>Journal of the Association for Consumer Research</w:t>
      </w:r>
      <w:r w:rsidRPr="00960168">
        <w:rPr>
          <w:rFonts w:ascii="Garamond" w:hAnsi="Garamond" w:cs="Times New Roman"/>
          <w:szCs w:val="24"/>
        </w:rPr>
        <w:t xml:space="preserve"> 2, no. 2 (April 1, 2017): 140–54, https://doi.org/10.1086/69146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3127C"/>
    <w:multiLevelType w:val="hybridMultilevel"/>
    <w:tmpl w:val="F82EA9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136061B"/>
    <w:multiLevelType w:val="hybridMultilevel"/>
    <w:tmpl w:val="B644FA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16922E9"/>
    <w:multiLevelType w:val="hybridMultilevel"/>
    <w:tmpl w:val="D7B4B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6569AE"/>
    <w:multiLevelType w:val="hybridMultilevel"/>
    <w:tmpl w:val="001EF0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F74404"/>
    <w:multiLevelType w:val="hybridMultilevel"/>
    <w:tmpl w:val="411AF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11156"/>
    <w:multiLevelType w:val="hybridMultilevel"/>
    <w:tmpl w:val="31B8E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534B3D"/>
    <w:multiLevelType w:val="hybridMultilevel"/>
    <w:tmpl w:val="6432396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B1207BF"/>
    <w:multiLevelType w:val="hybridMultilevel"/>
    <w:tmpl w:val="D1E6F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964499"/>
    <w:multiLevelType w:val="hybridMultilevel"/>
    <w:tmpl w:val="456E0510"/>
    <w:lvl w:ilvl="0" w:tplc="0409000F">
      <w:start w:val="1"/>
      <w:numFmt w:val="decimal"/>
      <w:lvlText w:val="%1."/>
      <w:lvlJc w:val="left"/>
      <w:pPr>
        <w:ind w:left="720" w:hanging="360"/>
      </w:pPr>
      <w:rPr>
        <w:rFonts w:hint="default"/>
      </w:rPr>
    </w:lvl>
    <w:lvl w:ilvl="1" w:tplc="CD2EE014">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5F6018"/>
    <w:multiLevelType w:val="hybridMultilevel"/>
    <w:tmpl w:val="E9B6A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590594"/>
    <w:multiLevelType w:val="multilevel"/>
    <w:tmpl w:val="ED5A232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348176F1"/>
    <w:multiLevelType w:val="hybridMultilevel"/>
    <w:tmpl w:val="AADADF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83E5EF9"/>
    <w:multiLevelType w:val="hybridMultilevel"/>
    <w:tmpl w:val="81307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AA2353"/>
    <w:multiLevelType w:val="multilevel"/>
    <w:tmpl w:val="0E182C30"/>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14" w15:restartNumberingAfterBreak="0">
    <w:nsid w:val="421721C1"/>
    <w:multiLevelType w:val="hybridMultilevel"/>
    <w:tmpl w:val="200CC2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E1623E"/>
    <w:multiLevelType w:val="hybridMultilevel"/>
    <w:tmpl w:val="45DED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E7111"/>
    <w:multiLevelType w:val="hybridMultilevel"/>
    <w:tmpl w:val="6FCC57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F5621E"/>
    <w:multiLevelType w:val="hybridMultilevel"/>
    <w:tmpl w:val="5A920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E5535E"/>
    <w:multiLevelType w:val="hybridMultilevel"/>
    <w:tmpl w:val="BF8E2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EB0303"/>
    <w:multiLevelType w:val="hybridMultilevel"/>
    <w:tmpl w:val="6054D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0A01E3"/>
    <w:multiLevelType w:val="hybridMultilevel"/>
    <w:tmpl w:val="059C7D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AF4A05"/>
    <w:multiLevelType w:val="hybridMultilevel"/>
    <w:tmpl w:val="D996F0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2C5365"/>
    <w:multiLevelType w:val="hybridMultilevel"/>
    <w:tmpl w:val="09F2C54C"/>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3" w15:restartNumberingAfterBreak="0">
    <w:nsid w:val="63D70786"/>
    <w:multiLevelType w:val="hybridMultilevel"/>
    <w:tmpl w:val="FDD2E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BF03C0"/>
    <w:multiLevelType w:val="hybridMultilevel"/>
    <w:tmpl w:val="FFF62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D57B3F"/>
    <w:multiLevelType w:val="hybridMultilevel"/>
    <w:tmpl w:val="FBCC4DF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8B4AA2"/>
    <w:multiLevelType w:val="hybridMultilevel"/>
    <w:tmpl w:val="87EAB868"/>
    <w:lvl w:ilvl="0" w:tplc="0409000F">
      <w:start w:val="1"/>
      <w:numFmt w:val="decimal"/>
      <w:lvlText w:val="%1."/>
      <w:lvlJc w:val="left"/>
      <w:pPr>
        <w:ind w:left="720" w:hanging="360"/>
      </w:pPr>
      <w:rPr>
        <w:rFonts w:hint="default"/>
      </w:rPr>
    </w:lvl>
    <w:lvl w:ilvl="1" w:tplc="2292C40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C87D92"/>
    <w:multiLevelType w:val="hybridMultilevel"/>
    <w:tmpl w:val="49BE9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CB46AE"/>
    <w:multiLevelType w:val="hybridMultilevel"/>
    <w:tmpl w:val="75E08E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6D7621E"/>
    <w:multiLevelType w:val="hybridMultilevel"/>
    <w:tmpl w:val="75107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C047D6"/>
    <w:multiLevelType w:val="hybridMultilevel"/>
    <w:tmpl w:val="C11A86CA"/>
    <w:lvl w:ilvl="0" w:tplc="0409000F">
      <w:start w:val="1"/>
      <w:numFmt w:val="decimal"/>
      <w:lvlText w:val="%1."/>
      <w:lvlJc w:val="left"/>
      <w:pPr>
        <w:ind w:left="720" w:hanging="360"/>
      </w:pPr>
      <w:rPr>
        <w:rFonts w:hint="default"/>
      </w:rPr>
    </w:lvl>
    <w:lvl w:ilvl="1" w:tplc="8732FB9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884E27"/>
    <w:multiLevelType w:val="hybridMultilevel"/>
    <w:tmpl w:val="017AD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33472D"/>
    <w:multiLevelType w:val="hybridMultilevel"/>
    <w:tmpl w:val="787CD1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B6D96"/>
    <w:multiLevelType w:val="hybridMultilevel"/>
    <w:tmpl w:val="A7587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0D1445"/>
    <w:multiLevelType w:val="hybridMultilevel"/>
    <w:tmpl w:val="943AE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7"/>
  </w:num>
  <w:num w:numId="3">
    <w:abstractNumId w:val="25"/>
  </w:num>
  <w:num w:numId="4">
    <w:abstractNumId w:val="22"/>
  </w:num>
  <w:num w:numId="5">
    <w:abstractNumId w:val="12"/>
  </w:num>
  <w:num w:numId="6">
    <w:abstractNumId w:val="24"/>
  </w:num>
  <w:num w:numId="7">
    <w:abstractNumId w:val="31"/>
  </w:num>
  <w:num w:numId="8">
    <w:abstractNumId w:val="19"/>
  </w:num>
  <w:num w:numId="9">
    <w:abstractNumId w:val="5"/>
  </w:num>
  <w:num w:numId="10">
    <w:abstractNumId w:val="2"/>
  </w:num>
  <w:num w:numId="11">
    <w:abstractNumId w:val="16"/>
  </w:num>
  <w:num w:numId="12">
    <w:abstractNumId w:val="20"/>
  </w:num>
  <w:num w:numId="13">
    <w:abstractNumId w:val="18"/>
  </w:num>
  <w:num w:numId="14">
    <w:abstractNumId w:val="4"/>
  </w:num>
  <w:num w:numId="15">
    <w:abstractNumId w:val="32"/>
  </w:num>
  <w:num w:numId="16">
    <w:abstractNumId w:val="3"/>
  </w:num>
  <w:num w:numId="17">
    <w:abstractNumId w:val="30"/>
  </w:num>
  <w:num w:numId="18">
    <w:abstractNumId w:val="0"/>
  </w:num>
  <w:num w:numId="19">
    <w:abstractNumId w:val="11"/>
  </w:num>
  <w:num w:numId="20">
    <w:abstractNumId w:val="28"/>
  </w:num>
  <w:num w:numId="21">
    <w:abstractNumId w:val="7"/>
  </w:num>
  <w:num w:numId="22">
    <w:abstractNumId w:val="14"/>
  </w:num>
  <w:num w:numId="23">
    <w:abstractNumId w:val="29"/>
  </w:num>
  <w:num w:numId="24">
    <w:abstractNumId w:val="34"/>
  </w:num>
  <w:num w:numId="25">
    <w:abstractNumId w:val="8"/>
  </w:num>
  <w:num w:numId="26">
    <w:abstractNumId w:val="10"/>
  </w:num>
  <w:num w:numId="27">
    <w:abstractNumId w:val="1"/>
  </w:num>
  <w:num w:numId="28">
    <w:abstractNumId w:val="27"/>
  </w:num>
  <w:num w:numId="29">
    <w:abstractNumId w:val="26"/>
  </w:num>
  <w:num w:numId="30">
    <w:abstractNumId w:val="33"/>
  </w:num>
  <w:num w:numId="31">
    <w:abstractNumId w:val="9"/>
  </w:num>
  <w:num w:numId="32">
    <w:abstractNumId w:val="15"/>
  </w:num>
  <w:num w:numId="33">
    <w:abstractNumId w:val="6"/>
  </w:num>
  <w:num w:numId="34">
    <w:abstractNumId w:val="13"/>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BC5"/>
    <w:rsid w:val="00003791"/>
    <w:rsid w:val="00031894"/>
    <w:rsid w:val="00033E03"/>
    <w:rsid w:val="00035F1C"/>
    <w:rsid w:val="00037CE9"/>
    <w:rsid w:val="00054B97"/>
    <w:rsid w:val="000634A3"/>
    <w:rsid w:val="00064869"/>
    <w:rsid w:val="000652DC"/>
    <w:rsid w:val="000665B6"/>
    <w:rsid w:val="000800E4"/>
    <w:rsid w:val="00080843"/>
    <w:rsid w:val="000811AD"/>
    <w:rsid w:val="0009270B"/>
    <w:rsid w:val="000955A8"/>
    <w:rsid w:val="000A59EC"/>
    <w:rsid w:val="000B0AFD"/>
    <w:rsid w:val="000B1972"/>
    <w:rsid w:val="000B64DA"/>
    <w:rsid w:val="000C3EFF"/>
    <w:rsid w:val="000C61D5"/>
    <w:rsid w:val="000D0DED"/>
    <w:rsid w:val="000D42C7"/>
    <w:rsid w:val="000D4765"/>
    <w:rsid w:val="000F091B"/>
    <w:rsid w:val="000F2DF9"/>
    <w:rsid w:val="00103495"/>
    <w:rsid w:val="00115109"/>
    <w:rsid w:val="00146470"/>
    <w:rsid w:val="00154B80"/>
    <w:rsid w:val="00154F1F"/>
    <w:rsid w:val="00166074"/>
    <w:rsid w:val="00167550"/>
    <w:rsid w:val="00191DF4"/>
    <w:rsid w:val="001B1EAC"/>
    <w:rsid w:val="001D07BC"/>
    <w:rsid w:val="001D5C37"/>
    <w:rsid w:val="001E5498"/>
    <w:rsid w:val="001E7867"/>
    <w:rsid w:val="0020088F"/>
    <w:rsid w:val="00230929"/>
    <w:rsid w:val="002366EA"/>
    <w:rsid w:val="00252E4E"/>
    <w:rsid w:val="0026421E"/>
    <w:rsid w:val="00264BAF"/>
    <w:rsid w:val="002A3E50"/>
    <w:rsid w:val="002A674A"/>
    <w:rsid w:val="002B0EC9"/>
    <w:rsid w:val="002B341A"/>
    <w:rsid w:val="002B3E13"/>
    <w:rsid w:val="002C5542"/>
    <w:rsid w:val="002C6844"/>
    <w:rsid w:val="002D300C"/>
    <w:rsid w:val="002D57A1"/>
    <w:rsid w:val="002D67C9"/>
    <w:rsid w:val="002D7A78"/>
    <w:rsid w:val="002E4473"/>
    <w:rsid w:val="002F3F22"/>
    <w:rsid w:val="002F7D64"/>
    <w:rsid w:val="00311E61"/>
    <w:rsid w:val="00315AFB"/>
    <w:rsid w:val="003166BD"/>
    <w:rsid w:val="00336CC1"/>
    <w:rsid w:val="003400FE"/>
    <w:rsid w:val="00342A16"/>
    <w:rsid w:val="00360091"/>
    <w:rsid w:val="003670B5"/>
    <w:rsid w:val="00373134"/>
    <w:rsid w:val="00380522"/>
    <w:rsid w:val="00391D11"/>
    <w:rsid w:val="00393D2B"/>
    <w:rsid w:val="00396709"/>
    <w:rsid w:val="00397C8B"/>
    <w:rsid w:val="003A0F43"/>
    <w:rsid w:val="003A1EE1"/>
    <w:rsid w:val="003C512A"/>
    <w:rsid w:val="003D3585"/>
    <w:rsid w:val="003D5B33"/>
    <w:rsid w:val="003E19D2"/>
    <w:rsid w:val="003F21FA"/>
    <w:rsid w:val="003F60B8"/>
    <w:rsid w:val="00413930"/>
    <w:rsid w:val="00420CD6"/>
    <w:rsid w:val="00421C24"/>
    <w:rsid w:val="004379F3"/>
    <w:rsid w:val="004456DD"/>
    <w:rsid w:val="004557BE"/>
    <w:rsid w:val="00455BB4"/>
    <w:rsid w:val="00464878"/>
    <w:rsid w:val="00465B0F"/>
    <w:rsid w:val="00466491"/>
    <w:rsid w:val="004664F9"/>
    <w:rsid w:val="00495A46"/>
    <w:rsid w:val="004E1248"/>
    <w:rsid w:val="004E2D5F"/>
    <w:rsid w:val="004F0348"/>
    <w:rsid w:val="004F0EDF"/>
    <w:rsid w:val="00503649"/>
    <w:rsid w:val="0050660D"/>
    <w:rsid w:val="00541AC7"/>
    <w:rsid w:val="00543B8A"/>
    <w:rsid w:val="005456EE"/>
    <w:rsid w:val="00546278"/>
    <w:rsid w:val="00553EB9"/>
    <w:rsid w:val="0057394B"/>
    <w:rsid w:val="005759EE"/>
    <w:rsid w:val="00586C41"/>
    <w:rsid w:val="0058719B"/>
    <w:rsid w:val="005A12B7"/>
    <w:rsid w:val="005A15DF"/>
    <w:rsid w:val="005A3763"/>
    <w:rsid w:val="005D1141"/>
    <w:rsid w:val="005E0D30"/>
    <w:rsid w:val="005E7FED"/>
    <w:rsid w:val="005F596C"/>
    <w:rsid w:val="006075CC"/>
    <w:rsid w:val="00610FB6"/>
    <w:rsid w:val="00622F70"/>
    <w:rsid w:val="006255B8"/>
    <w:rsid w:val="00637919"/>
    <w:rsid w:val="00646224"/>
    <w:rsid w:val="00657D09"/>
    <w:rsid w:val="0067796D"/>
    <w:rsid w:val="006A1769"/>
    <w:rsid w:val="006B0D3B"/>
    <w:rsid w:val="006B1940"/>
    <w:rsid w:val="006B2E63"/>
    <w:rsid w:val="006B4756"/>
    <w:rsid w:val="006B64D3"/>
    <w:rsid w:val="006C543A"/>
    <w:rsid w:val="006C70B9"/>
    <w:rsid w:val="006C7568"/>
    <w:rsid w:val="006C7A00"/>
    <w:rsid w:val="006D024A"/>
    <w:rsid w:val="006D311F"/>
    <w:rsid w:val="006D5025"/>
    <w:rsid w:val="006E401B"/>
    <w:rsid w:val="006E4C7D"/>
    <w:rsid w:val="0070401B"/>
    <w:rsid w:val="00716CD7"/>
    <w:rsid w:val="00737AA7"/>
    <w:rsid w:val="00744244"/>
    <w:rsid w:val="00747128"/>
    <w:rsid w:val="00760069"/>
    <w:rsid w:val="007754EA"/>
    <w:rsid w:val="00780387"/>
    <w:rsid w:val="00783758"/>
    <w:rsid w:val="007928A1"/>
    <w:rsid w:val="007A1228"/>
    <w:rsid w:val="007A5DDB"/>
    <w:rsid w:val="007A6EAE"/>
    <w:rsid w:val="007C46CC"/>
    <w:rsid w:val="007C66D0"/>
    <w:rsid w:val="007D60DF"/>
    <w:rsid w:val="007D6481"/>
    <w:rsid w:val="007E047D"/>
    <w:rsid w:val="007E16D4"/>
    <w:rsid w:val="007F32BA"/>
    <w:rsid w:val="00807A51"/>
    <w:rsid w:val="00817440"/>
    <w:rsid w:val="0082407E"/>
    <w:rsid w:val="008311BA"/>
    <w:rsid w:val="00837AD5"/>
    <w:rsid w:val="00845C40"/>
    <w:rsid w:val="00855FB7"/>
    <w:rsid w:val="00856C6D"/>
    <w:rsid w:val="008651D3"/>
    <w:rsid w:val="0087563F"/>
    <w:rsid w:val="008842D2"/>
    <w:rsid w:val="00890E91"/>
    <w:rsid w:val="00893D8E"/>
    <w:rsid w:val="008B3148"/>
    <w:rsid w:val="008B5E12"/>
    <w:rsid w:val="008C6A0D"/>
    <w:rsid w:val="008D4EFA"/>
    <w:rsid w:val="008E0283"/>
    <w:rsid w:val="008E710B"/>
    <w:rsid w:val="008F3656"/>
    <w:rsid w:val="00904B4F"/>
    <w:rsid w:val="009412F3"/>
    <w:rsid w:val="009442F6"/>
    <w:rsid w:val="00957D65"/>
    <w:rsid w:val="00962D12"/>
    <w:rsid w:val="00963B8F"/>
    <w:rsid w:val="00964A0B"/>
    <w:rsid w:val="00964A57"/>
    <w:rsid w:val="00966210"/>
    <w:rsid w:val="009668FA"/>
    <w:rsid w:val="00970498"/>
    <w:rsid w:val="00970F97"/>
    <w:rsid w:val="00971EE2"/>
    <w:rsid w:val="00972774"/>
    <w:rsid w:val="0097517E"/>
    <w:rsid w:val="00990E78"/>
    <w:rsid w:val="009B5B98"/>
    <w:rsid w:val="009B74E7"/>
    <w:rsid w:val="009D1B85"/>
    <w:rsid w:val="009D4C31"/>
    <w:rsid w:val="009E1441"/>
    <w:rsid w:val="009E2FFE"/>
    <w:rsid w:val="009E3B22"/>
    <w:rsid w:val="009E4B4B"/>
    <w:rsid w:val="009E70ED"/>
    <w:rsid w:val="00A0512C"/>
    <w:rsid w:val="00A05D7E"/>
    <w:rsid w:val="00A15EBA"/>
    <w:rsid w:val="00A255D7"/>
    <w:rsid w:val="00A269C4"/>
    <w:rsid w:val="00A32296"/>
    <w:rsid w:val="00A4797E"/>
    <w:rsid w:val="00A57871"/>
    <w:rsid w:val="00A60441"/>
    <w:rsid w:val="00A94B1E"/>
    <w:rsid w:val="00A978CE"/>
    <w:rsid w:val="00AA04C0"/>
    <w:rsid w:val="00AA11D8"/>
    <w:rsid w:val="00AC27D3"/>
    <w:rsid w:val="00AC4058"/>
    <w:rsid w:val="00B0361D"/>
    <w:rsid w:val="00B0643D"/>
    <w:rsid w:val="00B1039C"/>
    <w:rsid w:val="00B168AE"/>
    <w:rsid w:val="00B20C38"/>
    <w:rsid w:val="00B228BC"/>
    <w:rsid w:val="00B33D62"/>
    <w:rsid w:val="00B46BC8"/>
    <w:rsid w:val="00B74FEB"/>
    <w:rsid w:val="00B97026"/>
    <w:rsid w:val="00BA1101"/>
    <w:rsid w:val="00BC004A"/>
    <w:rsid w:val="00BC3956"/>
    <w:rsid w:val="00BC71F9"/>
    <w:rsid w:val="00BD055F"/>
    <w:rsid w:val="00BD590D"/>
    <w:rsid w:val="00BE627C"/>
    <w:rsid w:val="00BF44B0"/>
    <w:rsid w:val="00BF740B"/>
    <w:rsid w:val="00BF7F4D"/>
    <w:rsid w:val="00C11BC5"/>
    <w:rsid w:val="00C25372"/>
    <w:rsid w:val="00C32C4D"/>
    <w:rsid w:val="00C4730D"/>
    <w:rsid w:val="00C63A09"/>
    <w:rsid w:val="00C654E7"/>
    <w:rsid w:val="00C70A64"/>
    <w:rsid w:val="00C86F90"/>
    <w:rsid w:val="00C94D74"/>
    <w:rsid w:val="00C973BD"/>
    <w:rsid w:val="00CA6863"/>
    <w:rsid w:val="00CB0FD4"/>
    <w:rsid w:val="00CB11FF"/>
    <w:rsid w:val="00CB42BA"/>
    <w:rsid w:val="00CC1775"/>
    <w:rsid w:val="00CD0BE7"/>
    <w:rsid w:val="00CE09DA"/>
    <w:rsid w:val="00CE4CB0"/>
    <w:rsid w:val="00CF57AA"/>
    <w:rsid w:val="00D04C1D"/>
    <w:rsid w:val="00D30DB8"/>
    <w:rsid w:val="00D364EF"/>
    <w:rsid w:val="00D42AF1"/>
    <w:rsid w:val="00D47326"/>
    <w:rsid w:val="00D51A2B"/>
    <w:rsid w:val="00D56705"/>
    <w:rsid w:val="00D579DB"/>
    <w:rsid w:val="00D80C0B"/>
    <w:rsid w:val="00D96347"/>
    <w:rsid w:val="00D977BF"/>
    <w:rsid w:val="00DC2029"/>
    <w:rsid w:val="00DC37F3"/>
    <w:rsid w:val="00DC5C79"/>
    <w:rsid w:val="00DC65F6"/>
    <w:rsid w:val="00DD2125"/>
    <w:rsid w:val="00DD4304"/>
    <w:rsid w:val="00DE5E8E"/>
    <w:rsid w:val="00DF00FD"/>
    <w:rsid w:val="00E11024"/>
    <w:rsid w:val="00E120B7"/>
    <w:rsid w:val="00E12277"/>
    <w:rsid w:val="00E15959"/>
    <w:rsid w:val="00E206CF"/>
    <w:rsid w:val="00E27599"/>
    <w:rsid w:val="00E27631"/>
    <w:rsid w:val="00E303B6"/>
    <w:rsid w:val="00E34C0E"/>
    <w:rsid w:val="00E37213"/>
    <w:rsid w:val="00E537F8"/>
    <w:rsid w:val="00E53BEB"/>
    <w:rsid w:val="00E61B52"/>
    <w:rsid w:val="00E64CDC"/>
    <w:rsid w:val="00E66CF5"/>
    <w:rsid w:val="00E83545"/>
    <w:rsid w:val="00E93035"/>
    <w:rsid w:val="00E979F7"/>
    <w:rsid w:val="00EA42BB"/>
    <w:rsid w:val="00EB4D8E"/>
    <w:rsid w:val="00EC2F9A"/>
    <w:rsid w:val="00EC3DD6"/>
    <w:rsid w:val="00EC60CC"/>
    <w:rsid w:val="00ED55C0"/>
    <w:rsid w:val="00EF3A65"/>
    <w:rsid w:val="00F11654"/>
    <w:rsid w:val="00F12C8A"/>
    <w:rsid w:val="00F13798"/>
    <w:rsid w:val="00F22081"/>
    <w:rsid w:val="00F344F7"/>
    <w:rsid w:val="00F42921"/>
    <w:rsid w:val="00F53B23"/>
    <w:rsid w:val="00F71CC0"/>
    <w:rsid w:val="00F73B4B"/>
    <w:rsid w:val="00F87258"/>
    <w:rsid w:val="00F97048"/>
    <w:rsid w:val="00FA25B6"/>
    <w:rsid w:val="00FB0A7E"/>
    <w:rsid w:val="00FB2BA1"/>
    <w:rsid w:val="00FB6388"/>
    <w:rsid w:val="00FB6866"/>
    <w:rsid w:val="00FC032E"/>
    <w:rsid w:val="00FD00BF"/>
    <w:rsid w:val="00FD0F7D"/>
    <w:rsid w:val="00FD56B8"/>
    <w:rsid w:val="00FE3682"/>
    <w:rsid w:val="00FE7780"/>
    <w:rsid w:val="00FF158E"/>
    <w:rsid w:val="00FF20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B047D3"/>
  <w15:docId w15:val="{A91C6382-5BAF-446A-84DB-FA1008B66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7631"/>
  </w:style>
  <w:style w:type="paragraph" w:styleId="Heading1">
    <w:name w:val="heading 1"/>
    <w:basedOn w:val="Normal"/>
    <w:next w:val="Normal"/>
    <w:link w:val="Heading1Char"/>
    <w:uiPriority w:val="9"/>
    <w:qFormat/>
    <w:rsid w:val="00E27631"/>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E27631"/>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E27631"/>
    <w:pPr>
      <w:pBdr>
        <w:top w:val="single" w:sz="6" w:space="2" w:color="4F81BD" w:themeColor="accent1"/>
      </w:pBdr>
      <w:spacing w:before="300" w:after="0"/>
      <w:outlineLvl w:val="2"/>
    </w:pPr>
    <w:rPr>
      <w:caps/>
      <w:color w:val="243F60" w:themeColor="accent1" w:themeShade="7F"/>
      <w:spacing w:val="15"/>
    </w:rPr>
  </w:style>
  <w:style w:type="paragraph" w:styleId="Heading4">
    <w:name w:val="heading 4"/>
    <w:basedOn w:val="Normal"/>
    <w:next w:val="Normal"/>
    <w:link w:val="Heading4Char"/>
    <w:uiPriority w:val="9"/>
    <w:semiHidden/>
    <w:unhideWhenUsed/>
    <w:qFormat/>
    <w:rsid w:val="00E27631"/>
    <w:pPr>
      <w:pBdr>
        <w:top w:val="dotted" w:sz="6" w:space="2" w:color="4F81BD" w:themeColor="accent1"/>
      </w:pBdr>
      <w:spacing w:before="200" w:after="0"/>
      <w:outlineLvl w:val="3"/>
    </w:pPr>
    <w:rPr>
      <w:caps/>
      <w:color w:val="365F91" w:themeColor="accent1" w:themeShade="BF"/>
      <w:spacing w:val="10"/>
    </w:rPr>
  </w:style>
  <w:style w:type="paragraph" w:styleId="Heading5">
    <w:name w:val="heading 5"/>
    <w:basedOn w:val="Normal"/>
    <w:next w:val="Normal"/>
    <w:link w:val="Heading5Char"/>
    <w:uiPriority w:val="9"/>
    <w:semiHidden/>
    <w:unhideWhenUsed/>
    <w:qFormat/>
    <w:rsid w:val="00E27631"/>
    <w:pPr>
      <w:pBdr>
        <w:bottom w:val="single" w:sz="6" w:space="1" w:color="4F81BD" w:themeColor="accent1"/>
      </w:pBdr>
      <w:spacing w:before="200" w:after="0"/>
      <w:outlineLvl w:val="4"/>
    </w:pPr>
    <w:rPr>
      <w:caps/>
      <w:color w:val="365F91" w:themeColor="accent1" w:themeShade="BF"/>
      <w:spacing w:val="10"/>
    </w:rPr>
  </w:style>
  <w:style w:type="paragraph" w:styleId="Heading6">
    <w:name w:val="heading 6"/>
    <w:basedOn w:val="Normal"/>
    <w:next w:val="Normal"/>
    <w:link w:val="Heading6Char"/>
    <w:uiPriority w:val="9"/>
    <w:semiHidden/>
    <w:unhideWhenUsed/>
    <w:qFormat/>
    <w:rsid w:val="00E27631"/>
    <w:pPr>
      <w:pBdr>
        <w:bottom w:val="dotted" w:sz="6" w:space="1" w:color="4F81BD" w:themeColor="accent1"/>
      </w:pBdr>
      <w:spacing w:before="200" w:after="0"/>
      <w:outlineLvl w:val="5"/>
    </w:pPr>
    <w:rPr>
      <w:caps/>
      <w:color w:val="365F91" w:themeColor="accent1" w:themeShade="BF"/>
      <w:spacing w:val="10"/>
    </w:rPr>
  </w:style>
  <w:style w:type="paragraph" w:styleId="Heading7">
    <w:name w:val="heading 7"/>
    <w:basedOn w:val="Normal"/>
    <w:next w:val="Normal"/>
    <w:link w:val="Heading7Char"/>
    <w:uiPriority w:val="9"/>
    <w:semiHidden/>
    <w:unhideWhenUsed/>
    <w:qFormat/>
    <w:rsid w:val="00E27631"/>
    <w:pPr>
      <w:spacing w:before="200" w:after="0"/>
      <w:outlineLvl w:val="6"/>
    </w:pPr>
    <w:rPr>
      <w:caps/>
      <w:color w:val="365F91" w:themeColor="accent1" w:themeShade="BF"/>
      <w:spacing w:val="10"/>
    </w:rPr>
  </w:style>
  <w:style w:type="paragraph" w:styleId="Heading8">
    <w:name w:val="heading 8"/>
    <w:basedOn w:val="Normal"/>
    <w:next w:val="Normal"/>
    <w:link w:val="Heading8Char"/>
    <w:uiPriority w:val="9"/>
    <w:semiHidden/>
    <w:unhideWhenUsed/>
    <w:qFormat/>
    <w:rsid w:val="00E27631"/>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E27631"/>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27631"/>
    <w:pPr>
      <w:spacing w:before="0" w:after="0"/>
    </w:pPr>
    <w:rPr>
      <w:rFonts w:asciiTheme="majorHAnsi" w:eastAsiaTheme="majorEastAsia" w:hAnsiTheme="majorHAnsi" w:cstheme="majorBidi"/>
      <w:caps/>
      <w:color w:val="4F81BD" w:themeColor="accent1"/>
      <w:spacing w:val="10"/>
      <w:sz w:val="52"/>
      <w:szCs w:val="52"/>
    </w:rPr>
  </w:style>
  <w:style w:type="character" w:customStyle="1" w:styleId="TitleChar">
    <w:name w:val="Title Char"/>
    <w:basedOn w:val="DefaultParagraphFont"/>
    <w:link w:val="Title"/>
    <w:uiPriority w:val="10"/>
    <w:rsid w:val="00E27631"/>
    <w:rPr>
      <w:rFonts w:asciiTheme="majorHAnsi" w:eastAsiaTheme="majorEastAsia" w:hAnsiTheme="majorHAnsi" w:cstheme="majorBidi"/>
      <w:caps/>
      <w:color w:val="4F81BD" w:themeColor="accent1"/>
      <w:spacing w:val="10"/>
      <w:sz w:val="52"/>
      <w:szCs w:val="52"/>
    </w:rPr>
  </w:style>
  <w:style w:type="paragraph" w:styleId="ListParagraph">
    <w:name w:val="List Paragraph"/>
    <w:basedOn w:val="Normal"/>
    <w:uiPriority w:val="34"/>
    <w:qFormat/>
    <w:rsid w:val="00E83545"/>
    <w:pPr>
      <w:ind w:left="720"/>
      <w:contextualSpacing/>
    </w:pPr>
  </w:style>
  <w:style w:type="table" w:styleId="TableGrid">
    <w:name w:val="Table Grid"/>
    <w:basedOn w:val="TableNormal"/>
    <w:uiPriority w:val="59"/>
    <w:rsid w:val="005A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3763"/>
    <w:rPr>
      <w:color w:val="0000FF" w:themeColor="hyperlink"/>
      <w:u w:val="single"/>
    </w:rPr>
  </w:style>
  <w:style w:type="character" w:customStyle="1" w:styleId="Heading1Char">
    <w:name w:val="Heading 1 Char"/>
    <w:basedOn w:val="DefaultParagraphFont"/>
    <w:link w:val="Heading1"/>
    <w:uiPriority w:val="9"/>
    <w:rsid w:val="00E27631"/>
    <w:rPr>
      <w:caps/>
      <w:color w:val="FFFFFF" w:themeColor="background1"/>
      <w:spacing w:val="15"/>
      <w:sz w:val="22"/>
      <w:szCs w:val="22"/>
      <w:shd w:val="clear" w:color="auto" w:fill="4F81BD" w:themeFill="accent1"/>
    </w:rPr>
  </w:style>
  <w:style w:type="character" w:customStyle="1" w:styleId="Heading2Char">
    <w:name w:val="Heading 2 Char"/>
    <w:basedOn w:val="DefaultParagraphFont"/>
    <w:link w:val="Heading2"/>
    <w:uiPriority w:val="9"/>
    <w:rsid w:val="00E27631"/>
    <w:rPr>
      <w:caps/>
      <w:spacing w:val="15"/>
      <w:shd w:val="clear" w:color="auto" w:fill="DBE5F1" w:themeFill="accent1" w:themeFillTint="33"/>
    </w:rPr>
  </w:style>
  <w:style w:type="character" w:customStyle="1" w:styleId="Heading3Char">
    <w:name w:val="Heading 3 Char"/>
    <w:basedOn w:val="DefaultParagraphFont"/>
    <w:link w:val="Heading3"/>
    <w:uiPriority w:val="9"/>
    <w:rsid w:val="00E27631"/>
    <w:rPr>
      <w:caps/>
      <w:color w:val="243F60" w:themeColor="accent1" w:themeShade="7F"/>
      <w:spacing w:val="15"/>
    </w:rPr>
  </w:style>
  <w:style w:type="character" w:customStyle="1" w:styleId="Heading4Char">
    <w:name w:val="Heading 4 Char"/>
    <w:basedOn w:val="DefaultParagraphFont"/>
    <w:link w:val="Heading4"/>
    <w:uiPriority w:val="9"/>
    <w:semiHidden/>
    <w:rsid w:val="00E27631"/>
    <w:rPr>
      <w:caps/>
      <w:color w:val="365F91" w:themeColor="accent1" w:themeShade="BF"/>
      <w:spacing w:val="10"/>
    </w:rPr>
  </w:style>
  <w:style w:type="character" w:customStyle="1" w:styleId="Heading5Char">
    <w:name w:val="Heading 5 Char"/>
    <w:basedOn w:val="DefaultParagraphFont"/>
    <w:link w:val="Heading5"/>
    <w:uiPriority w:val="9"/>
    <w:semiHidden/>
    <w:rsid w:val="00E27631"/>
    <w:rPr>
      <w:caps/>
      <w:color w:val="365F91" w:themeColor="accent1" w:themeShade="BF"/>
      <w:spacing w:val="10"/>
    </w:rPr>
  </w:style>
  <w:style w:type="character" w:customStyle="1" w:styleId="Heading6Char">
    <w:name w:val="Heading 6 Char"/>
    <w:basedOn w:val="DefaultParagraphFont"/>
    <w:link w:val="Heading6"/>
    <w:uiPriority w:val="9"/>
    <w:semiHidden/>
    <w:rsid w:val="00E27631"/>
    <w:rPr>
      <w:caps/>
      <w:color w:val="365F91" w:themeColor="accent1" w:themeShade="BF"/>
      <w:spacing w:val="10"/>
    </w:rPr>
  </w:style>
  <w:style w:type="character" w:customStyle="1" w:styleId="Heading7Char">
    <w:name w:val="Heading 7 Char"/>
    <w:basedOn w:val="DefaultParagraphFont"/>
    <w:link w:val="Heading7"/>
    <w:uiPriority w:val="9"/>
    <w:semiHidden/>
    <w:rsid w:val="00E27631"/>
    <w:rPr>
      <w:caps/>
      <w:color w:val="365F91" w:themeColor="accent1" w:themeShade="BF"/>
      <w:spacing w:val="10"/>
    </w:rPr>
  </w:style>
  <w:style w:type="character" w:customStyle="1" w:styleId="Heading8Char">
    <w:name w:val="Heading 8 Char"/>
    <w:basedOn w:val="DefaultParagraphFont"/>
    <w:link w:val="Heading8"/>
    <w:uiPriority w:val="9"/>
    <w:semiHidden/>
    <w:rsid w:val="00E27631"/>
    <w:rPr>
      <w:caps/>
      <w:spacing w:val="10"/>
      <w:sz w:val="18"/>
      <w:szCs w:val="18"/>
    </w:rPr>
  </w:style>
  <w:style w:type="character" w:customStyle="1" w:styleId="Heading9Char">
    <w:name w:val="Heading 9 Char"/>
    <w:basedOn w:val="DefaultParagraphFont"/>
    <w:link w:val="Heading9"/>
    <w:uiPriority w:val="9"/>
    <w:semiHidden/>
    <w:rsid w:val="00E27631"/>
    <w:rPr>
      <w:i/>
      <w:iCs/>
      <w:caps/>
      <w:spacing w:val="10"/>
      <w:sz w:val="18"/>
      <w:szCs w:val="18"/>
    </w:rPr>
  </w:style>
  <w:style w:type="paragraph" w:styleId="Caption">
    <w:name w:val="caption"/>
    <w:basedOn w:val="Normal"/>
    <w:next w:val="Normal"/>
    <w:uiPriority w:val="35"/>
    <w:semiHidden/>
    <w:unhideWhenUsed/>
    <w:qFormat/>
    <w:rsid w:val="00E27631"/>
    <w:rPr>
      <w:b/>
      <w:bCs/>
      <w:color w:val="365F91" w:themeColor="accent1" w:themeShade="BF"/>
      <w:sz w:val="16"/>
      <w:szCs w:val="16"/>
    </w:rPr>
  </w:style>
  <w:style w:type="paragraph" w:styleId="Subtitle">
    <w:name w:val="Subtitle"/>
    <w:basedOn w:val="Normal"/>
    <w:next w:val="Normal"/>
    <w:link w:val="SubtitleChar"/>
    <w:uiPriority w:val="11"/>
    <w:qFormat/>
    <w:rsid w:val="00E27631"/>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E27631"/>
    <w:rPr>
      <w:caps/>
      <w:color w:val="595959" w:themeColor="text1" w:themeTint="A6"/>
      <w:spacing w:val="10"/>
      <w:sz w:val="21"/>
      <w:szCs w:val="21"/>
    </w:rPr>
  </w:style>
  <w:style w:type="character" w:styleId="Strong">
    <w:name w:val="Strong"/>
    <w:uiPriority w:val="22"/>
    <w:qFormat/>
    <w:rsid w:val="00E27631"/>
    <w:rPr>
      <w:b/>
      <w:bCs/>
    </w:rPr>
  </w:style>
  <w:style w:type="character" w:styleId="Emphasis">
    <w:name w:val="Emphasis"/>
    <w:uiPriority w:val="20"/>
    <w:qFormat/>
    <w:rsid w:val="00E27631"/>
    <w:rPr>
      <w:caps/>
      <w:color w:val="243F60" w:themeColor="accent1" w:themeShade="7F"/>
      <w:spacing w:val="5"/>
    </w:rPr>
  </w:style>
  <w:style w:type="paragraph" w:styleId="NoSpacing">
    <w:name w:val="No Spacing"/>
    <w:link w:val="NoSpacingChar"/>
    <w:uiPriority w:val="1"/>
    <w:qFormat/>
    <w:rsid w:val="00E27631"/>
    <w:pPr>
      <w:spacing w:after="0" w:line="240" w:lineRule="auto"/>
    </w:pPr>
  </w:style>
  <w:style w:type="character" w:customStyle="1" w:styleId="NoSpacingChar">
    <w:name w:val="No Spacing Char"/>
    <w:basedOn w:val="DefaultParagraphFont"/>
    <w:link w:val="NoSpacing"/>
    <w:uiPriority w:val="1"/>
    <w:rsid w:val="00E83545"/>
  </w:style>
  <w:style w:type="paragraph" w:styleId="Quote">
    <w:name w:val="Quote"/>
    <w:basedOn w:val="Normal"/>
    <w:next w:val="Normal"/>
    <w:link w:val="QuoteChar"/>
    <w:uiPriority w:val="29"/>
    <w:qFormat/>
    <w:rsid w:val="00E27631"/>
    <w:rPr>
      <w:i/>
      <w:iCs/>
      <w:sz w:val="24"/>
      <w:szCs w:val="24"/>
    </w:rPr>
  </w:style>
  <w:style w:type="character" w:customStyle="1" w:styleId="QuoteChar">
    <w:name w:val="Quote Char"/>
    <w:basedOn w:val="DefaultParagraphFont"/>
    <w:link w:val="Quote"/>
    <w:uiPriority w:val="29"/>
    <w:rsid w:val="00E27631"/>
    <w:rPr>
      <w:i/>
      <w:iCs/>
      <w:sz w:val="24"/>
      <w:szCs w:val="24"/>
    </w:rPr>
  </w:style>
  <w:style w:type="paragraph" w:styleId="IntenseQuote">
    <w:name w:val="Intense Quote"/>
    <w:basedOn w:val="Normal"/>
    <w:next w:val="Normal"/>
    <w:link w:val="IntenseQuoteChar"/>
    <w:uiPriority w:val="30"/>
    <w:qFormat/>
    <w:rsid w:val="00E27631"/>
    <w:pPr>
      <w:spacing w:before="240" w:after="240" w:line="240" w:lineRule="auto"/>
      <w:ind w:left="1080" w:right="1080"/>
      <w:jc w:val="center"/>
    </w:pPr>
    <w:rPr>
      <w:color w:val="4F81BD" w:themeColor="accent1"/>
      <w:sz w:val="24"/>
      <w:szCs w:val="24"/>
    </w:rPr>
  </w:style>
  <w:style w:type="character" w:customStyle="1" w:styleId="IntenseQuoteChar">
    <w:name w:val="Intense Quote Char"/>
    <w:basedOn w:val="DefaultParagraphFont"/>
    <w:link w:val="IntenseQuote"/>
    <w:uiPriority w:val="30"/>
    <w:rsid w:val="00E27631"/>
    <w:rPr>
      <w:color w:val="4F81BD" w:themeColor="accent1"/>
      <w:sz w:val="24"/>
      <w:szCs w:val="24"/>
    </w:rPr>
  </w:style>
  <w:style w:type="character" w:styleId="SubtleEmphasis">
    <w:name w:val="Subtle Emphasis"/>
    <w:uiPriority w:val="19"/>
    <w:qFormat/>
    <w:rsid w:val="00E27631"/>
    <w:rPr>
      <w:i/>
      <w:iCs/>
      <w:color w:val="243F60" w:themeColor="accent1" w:themeShade="7F"/>
    </w:rPr>
  </w:style>
  <w:style w:type="character" w:styleId="IntenseEmphasis">
    <w:name w:val="Intense Emphasis"/>
    <w:uiPriority w:val="21"/>
    <w:qFormat/>
    <w:rsid w:val="00E27631"/>
    <w:rPr>
      <w:b/>
      <w:bCs/>
      <w:caps/>
      <w:color w:val="243F60" w:themeColor="accent1" w:themeShade="7F"/>
      <w:spacing w:val="10"/>
    </w:rPr>
  </w:style>
  <w:style w:type="character" w:styleId="SubtleReference">
    <w:name w:val="Subtle Reference"/>
    <w:uiPriority w:val="31"/>
    <w:qFormat/>
    <w:rsid w:val="00E27631"/>
    <w:rPr>
      <w:b/>
      <w:bCs/>
      <w:color w:val="4F81BD" w:themeColor="accent1"/>
    </w:rPr>
  </w:style>
  <w:style w:type="character" w:styleId="IntenseReference">
    <w:name w:val="Intense Reference"/>
    <w:uiPriority w:val="32"/>
    <w:qFormat/>
    <w:rsid w:val="00E27631"/>
    <w:rPr>
      <w:b/>
      <w:bCs/>
      <w:i/>
      <w:iCs/>
      <w:caps/>
      <w:color w:val="4F81BD" w:themeColor="accent1"/>
    </w:rPr>
  </w:style>
  <w:style w:type="character" w:styleId="BookTitle">
    <w:name w:val="Book Title"/>
    <w:uiPriority w:val="33"/>
    <w:qFormat/>
    <w:rsid w:val="00E27631"/>
    <w:rPr>
      <w:b/>
      <w:bCs/>
      <w:i/>
      <w:iCs/>
      <w:spacing w:val="0"/>
    </w:rPr>
  </w:style>
  <w:style w:type="paragraph" w:styleId="TOCHeading">
    <w:name w:val="TOC Heading"/>
    <w:basedOn w:val="Heading1"/>
    <w:next w:val="Normal"/>
    <w:uiPriority w:val="39"/>
    <w:semiHidden/>
    <w:unhideWhenUsed/>
    <w:qFormat/>
    <w:rsid w:val="00E27631"/>
    <w:pPr>
      <w:outlineLvl w:val="9"/>
    </w:pPr>
  </w:style>
  <w:style w:type="table" w:styleId="GridTable5Dark-Accent1">
    <w:name w:val="Grid Table 5 Dark Accent 1"/>
    <w:basedOn w:val="TableNormal"/>
    <w:uiPriority w:val="50"/>
    <w:rsid w:val="00C86F9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FootnoteText">
    <w:name w:val="footnote text"/>
    <w:basedOn w:val="Normal"/>
    <w:link w:val="FootnoteTextChar"/>
    <w:uiPriority w:val="99"/>
    <w:semiHidden/>
    <w:unhideWhenUsed/>
    <w:rsid w:val="007D60DF"/>
    <w:pPr>
      <w:spacing w:before="0" w:after="0" w:line="240" w:lineRule="auto"/>
    </w:pPr>
  </w:style>
  <w:style w:type="character" w:customStyle="1" w:styleId="FootnoteTextChar">
    <w:name w:val="Footnote Text Char"/>
    <w:basedOn w:val="DefaultParagraphFont"/>
    <w:link w:val="FootnoteText"/>
    <w:uiPriority w:val="99"/>
    <w:semiHidden/>
    <w:rsid w:val="007D60DF"/>
  </w:style>
  <w:style w:type="character" w:styleId="FootnoteReference">
    <w:name w:val="footnote reference"/>
    <w:basedOn w:val="DefaultParagraphFont"/>
    <w:uiPriority w:val="99"/>
    <w:semiHidden/>
    <w:unhideWhenUsed/>
    <w:rsid w:val="007D60DF"/>
    <w:rPr>
      <w:vertAlign w:val="superscript"/>
    </w:rPr>
  </w:style>
  <w:style w:type="character" w:styleId="UnresolvedMention">
    <w:name w:val="Unresolved Mention"/>
    <w:basedOn w:val="DefaultParagraphFont"/>
    <w:uiPriority w:val="99"/>
    <w:semiHidden/>
    <w:unhideWhenUsed/>
    <w:rsid w:val="004664F9"/>
    <w:rPr>
      <w:color w:val="605E5C"/>
      <w:shd w:val="clear" w:color="auto" w:fill="E1DFDD"/>
    </w:rPr>
  </w:style>
  <w:style w:type="character" w:styleId="FollowedHyperlink">
    <w:name w:val="FollowedHyperlink"/>
    <w:basedOn w:val="DefaultParagraphFont"/>
    <w:uiPriority w:val="99"/>
    <w:semiHidden/>
    <w:unhideWhenUsed/>
    <w:rsid w:val="004664F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844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ndan.Shea@rctc.edu" TargetMode="External"/><Relationship Id="rId13" Type="http://schemas.openxmlformats.org/officeDocument/2006/relationships/hyperlink" Target="http://www.rctc.edu/policies/system/sexualviolenc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ctc.edu/services/student-affairs/sexual-violence/" TargetMode="External"/><Relationship Id="rId17" Type="http://schemas.openxmlformats.org/officeDocument/2006/relationships/hyperlink" Target="http://www.tutor.com" TargetMode="External"/><Relationship Id="rId2" Type="http://schemas.openxmlformats.org/officeDocument/2006/relationships/numbering" Target="numbering.xml"/><Relationship Id="rId16" Type="http://schemas.openxmlformats.org/officeDocument/2006/relationships/hyperlink" Target="https://philpapers.org/go.pl?id=SHEHTW&amp;u=https%3A%2F%2Fphilpapers.org%2Farchive%2FSHEHTW.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eteranServices@rctc.edu" TargetMode="External"/><Relationship Id="rId5" Type="http://schemas.openxmlformats.org/officeDocument/2006/relationships/webSettings" Target="webSettings.xml"/><Relationship Id="rId15" Type="http://schemas.openxmlformats.org/officeDocument/2006/relationships/hyperlink" Target="https://owl.purdue.edu/owl/purdue_owl.html" TargetMode="External"/><Relationship Id="rId10" Type="http://schemas.openxmlformats.org/officeDocument/2006/relationships/hyperlink" Target="mailto:mark.larsen@state.mn.u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isabilityServices@rctc.edu" TargetMode="External"/><Relationship Id="rId14" Type="http://schemas.openxmlformats.org/officeDocument/2006/relationships/hyperlink" Target="mailto:TitleIX@rct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9B56E1-85C4-48D4-84D0-A367D4EE1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5</Pages>
  <Words>3118</Words>
  <Characters>17777</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WSU</Company>
  <LinksUpToDate>false</LinksUpToDate>
  <CharactersWithSpaces>20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dc:creator>
  <cp:lastModifiedBy>Shea, Brendan P</cp:lastModifiedBy>
  <cp:revision>8</cp:revision>
  <cp:lastPrinted>2012-08-26T21:39:00Z</cp:lastPrinted>
  <dcterms:created xsi:type="dcterms:W3CDTF">2020-01-30T21:12:00Z</dcterms:created>
  <dcterms:modified xsi:type="dcterms:W3CDTF">2020-01-30T21:44:00Z</dcterms:modified>
</cp:coreProperties>
</file>